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731738190"/>
        <w:docPartObj>
          <w:docPartGallery w:val="Cover Pages"/>
          <w:docPartUnique/>
        </w:docPartObj>
      </w:sdtPr>
      <w:sdtContent>
        <w:tbl>
          <w:tblPr>
            <w:tblpPr w:leftFromText="187" w:rightFromText="187" w:vertAnchor="page" w:horzAnchor="page" w:tblpYSpec="top"/>
            <w:tblW w:w="0" w:type="auto"/>
            <w:tblLook w:val="04A0" w:firstRow="1" w:lastRow="0" w:firstColumn="1" w:lastColumn="0" w:noHBand="0" w:noVBand="1"/>
          </w:tblPr>
          <w:tblGrid>
            <w:gridCol w:w="1440"/>
            <w:gridCol w:w="2520"/>
          </w:tblGrid>
          <w:tr w:rsidR="003B11DA">
            <w:trPr>
              <w:trHeight w:val="1440"/>
            </w:trPr>
            <w:tc>
              <w:tcPr>
                <w:tcW w:w="1440" w:type="dxa"/>
                <w:tcBorders>
                  <w:right w:val="single" w:sz="4" w:space="0" w:color="FFFFFF" w:themeColor="background1"/>
                </w:tcBorders>
                <w:shd w:val="clear" w:color="auto" w:fill="943634" w:themeFill="accent2" w:themeFillShade="BF"/>
              </w:tcPr>
              <w:p w:rsidR="003B11DA" w:rsidRDefault="003B11DA"/>
            </w:tc>
            <w:sdt>
              <w:sdtPr>
                <w:rPr>
                  <w:rFonts w:asciiTheme="majorHAnsi" w:eastAsiaTheme="majorEastAsia" w:hAnsiTheme="majorHAnsi" w:cstheme="majorBidi"/>
                  <w:b/>
                  <w:bCs/>
                  <w:color w:val="FFFFFF" w:themeColor="background1"/>
                  <w:sz w:val="72"/>
                  <w:szCs w:val="72"/>
                </w:rPr>
                <w:alias w:val="Year"/>
                <w:id w:val="15676118"/>
                <w:placeholder>
                  <w:docPart w:val="5312D90E68DD47528CE4971905223008"/>
                </w:placeholder>
                <w:showingPlcHdr/>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Content>
                <w:tc>
                  <w:tcPr>
                    <w:tcW w:w="2520" w:type="dxa"/>
                    <w:tcBorders>
                      <w:left w:val="single" w:sz="4" w:space="0" w:color="FFFFFF" w:themeColor="background1"/>
                    </w:tcBorders>
                    <w:shd w:val="clear" w:color="auto" w:fill="943634" w:themeFill="accent2" w:themeFillShade="BF"/>
                    <w:vAlign w:val="bottom"/>
                  </w:tcPr>
                  <w:p w:rsidR="003B11DA" w:rsidRDefault="003B11DA">
                    <w:pPr>
                      <w:pStyle w:val="NoSpacing"/>
                      <w:rPr>
                        <w:rFonts w:asciiTheme="majorHAnsi" w:eastAsiaTheme="majorEastAsia" w:hAnsiTheme="majorHAnsi" w:cstheme="majorBidi"/>
                        <w:b/>
                        <w:bCs/>
                        <w:color w:val="FFFFFF" w:themeColor="background1"/>
                        <w:sz w:val="72"/>
                        <w:szCs w:val="72"/>
                      </w:rPr>
                    </w:pPr>
                    <w:r>
                      <w:rPr>
                        <w:rFonts w:asciiTheme="majorHAnsi" w:eastAsiaTheme="majorEastAsia" w:hAnsiTheme="majorHAnsi" w:cstheme="majorBidi"/>
                        <w:b/>
                        <w:bCs/>
                        <w:color w:val="FFFFFF" w:themeColor="background1"/>
                        <w:sz w:val="72"/>
                        <w:szCs w:val="72"/>
                      </w:rPr>
                      <w:t>[Year]</w:t>
                    </w:r>
                  </w:p>
                </w:tc>
              </w:sdtContent>
            </w:sdt>
          </w:tr>
          <w:tr w:rsidR="003B11DA">
            <w:trPr>
              <w:trHeight w:val="2880"/>
            </w:trPr>
            <w:tc>
              <w:tcPr>
                <w:tcW w:w="1440" w:type="dxa"/>
                <w:tcBorders>
                  <w:right w:val="single" w:sz="4" w:space="0" w:color="000000" w:themeColor="text1"/>
                </w:tcBorders>
              </w:tcPr>
              <w:p w:rsidR="003B11DA" w:rsidRDefault="003B11DA"/>
            </w:tc>
            <w:tc>
              <w:tcPr>
                <w:tcW w:w="2520" w:type="dxa"/>
                <w:tcBorders>
                  <w:left w:val="single" w:sz="4" w:space="0" w:color="000000" w:themeColor="text1"/>
                </w:tcBorders>
                <w:vAlign w:val="center"/>
              </w:tcPr>
              <w:sdt>
                <w:sdtPr>
                  <w:rPr>
                    <w:color w:val="76923C" w:themeColor="accent3" w:themeShade="BF"/>
                  </w:rPr>
                  <w:alias w:val="Company"/>
                  <w:id w:val="15676123"/>
                  <w:dataBinding w:prefixMappings="xmlns:ns0='http://schemas.openxmlformats.org/officeDocument/2006/extended-properties'" w:xpath="/ns0:Properties[1]/ns0:Company[1]" w:storeItemID="{6668398D-A668-4E3E-A5EB-62B293D839F1}"/>
                  <w:text/>
                </w:sdtPr>
                <w:sdtContent>
                  <w:p w:rsidR="003B11DA" w:rsidRDefault="003B11DA">
                    <w:pPr>
                      <w:pStyle w:val="NoSpacing"/>
                      <w:rPr>
                        <w:color w:val="76923C" w:themeColor="accent3" w:themeShade="BF"/>
                      </w:rPr>
                    </w:pPr>
                    <w:r>
                      <w:rPr>
                        <w:color w:val="76923C" w:themeColor="accent3" w:themeShade="BF"/>
                      </w:rPr>
                      <w:t>home</w:t>
                    </w:r>
                  </w:p>
                </w:sdtContent>
              </w:sdt>
              <w:p w:rsidR="003B11DA" w:rsidRDefault="003B11DA">
                <w:pPr>
                  <w:pStyle w:val="NoSpacing"/>
                  <w:rPr>
                    <w:color w:val="76923C" w:themeColor="accent3" w:themeShade="BF"/>
                  </w:rPr>
                </w:pPr>
              </w:p>
              <w:sdt>
                <w:sdtPr>
                  <w:rPr>
                    <w:color w:val="76923C" w:themeColor="accent3" w:themeShade="BF"/>
                  </w:rPr>
                  <w:alias w:val="Author"/>
                  <w:id w:val="15676130"/>
                  <w:dataBinding w:prefixMappings="xmlns:ns0='http://schemas.openxmlformats.org/package/2006/metadata/core-properties' xmlns:ns1='http://purl.org/dc/elements/1.1/'" w:xpath="/ns0:coreProperties[1]/ns1:creator[1]" w:storeItemID="{6C3C8BC8-F283-45AE-878A-BAB7291924A1}"/>
                  <w:text/>
                </w:sdtPr>
                <w:sdtContent>
                  <w:p w:rsidR="003B11DA" w:rsidRDefault="003B11DA">
                    <w:pPr>
                      <w:pStyle w:val="NoSpacing"/>
                      <w:rPr>
                        <w:color w:val="76923C" w:themeColor="accent3" w:themeShade="BF"/>
                      </w:rPr>
                    </w:pPr>
                    <w:r>
                      <w:rPr>
                        <w:color w:val="76923C" w:themeColor="accent3" w:themeShade="BF"/>
                      </w:rPr>
                      <w:t>ismail - [2010]</w:t>
                    </w:r>
                  </w:p>
                </w:sdtContent>
              </w:sdt>
              <w:p w:rsidR="003B11DA" w:rsidRDefault="003B11DA">
                <w:pPr>
                  <w:pStyle w:val="NoSpacing"/>
                  <w:rPr>
                    <w:color w:val="76923C" w:themeColor="accent3" w:themeShade="BF"/>
                  </w:rPr>
                </w:pPr>
              </w:p>
            </w:tc>
          </w:tr>
        </w:tbl>
        <w:p w:rsidR="003B11DA" w:rsidRDefault="003B11DA"/>
        <w:p w:rsidR="003B11DA" w:rsidRDefault="003B11DA"/>
        <w:tbl>
          <w:tblPr>
            <w:tblpPr w:leftFromText="187" w:rightFromText="187" w:horzAnchor="margin" w:tblpXSpec="center" w:tblpYSpec="bottom"/>
            <w:tblW w:w="5000" w:type="pct"/>
            <w:tblLook w:val="04A0" w:firstRow="1" w:lastRow="0" w:firstColumn="1" w:lastColumn="0" w:noHBand="0" w:noVBand="1"/>
          </w:tblPr>
          <w:tblGrid>
            <w:gridCol w:w="9576"/>
          </w:tblGrid>
          <w:tr w:rsidR="003B11DA">
            <w:tc>
              <w:tcPr>
                <w:tcW w:w="0" w:type="auto"/>
              </w:tcPr>
              <w:p w:rsidR="003B11DA" w:rsidRDefault="003B11DA">
                <w:pPr>
                  <w:pStyle w:val="NoSpacing"/>
                  <w:rPr>
                    <w:b/>
                    <w:bCs/>
                    <w:caps/>
                    <w:sz w:val="72"/>
                    <w:szCs w:val="72"/>
                  </w:rPr>
                </w:pPr>
                <w:r>
                  <w:rPr>
                    <w:b/>
                    <w:bCs/>
                    <w:caps/>
                    <w:color w:val="76923C" w:themeColor="accent3" w:themeShade="BF"/>
                    <w:sz w:val="72"/>
                    <w:szCs w:val="72"/>
                  </w:rPr>
                  <w:t>[</w:t>
                </w:r>
                <w:sdt>
                  <w:sdtPr>
                    <w:rPr>
                      <w:b/>
                      <w:bCs/>
                      <w:caps/>
                      <w:sz w:val="72"/>
                      <w:szCs w:val="72"/>
                    </w:rPr>
                    <w:alias w:val="Title"/>
                    <w:id w:val="15676137"/>
                    <w:showingPlcHdr/>
                    <w:dataBinding w:prefixMappings="xmlns:ns0='http://schemas.openxmlformats.org/package/2006/metadata/core-properties' xmlns:ns1='http://purl.org/dc/elements/1.1/'" w:xpath="/ns0:coreProperties[1]/ns1:title[1]" w:storeItemID="{6C3C8BC8-F283-45AE-878A-BAB7291924A1}"/>
                    <w:text/>
                  </w:sdtPr>
                  <w:sdtContent>
                    <w:r>
                      <w:rPr>
                        <w:b/>
                        <w:bCs/>
                        <w:caps/>
                        <w:sz w:val="72"/>
                        <w:szCs w:val="72"/>
                      </w:rPr>
                      <w:t>Type the document title</w:t>
                    </w:r>
                  </w:sdtContent>
                </w:sdt>
                <w:r>
                  <w:rPr>
                    <w:b/>
                    <w:bCs/>
                    <w:caps/>
                    <w:color w:val="76923C" w:themeColor="accent3" w:themeShade="BF"/>
                    <w:sz w:val="72"/>
                    <w:szCs w:val="72"/>
                  </w:rPr>
                  <w:t>]</w:t>
                </w:r>
              </w:p>
            </w:tc>
          </w:tr>
          <w:tr w:rsidR="003B11DA">
            <w:sdt>
              <w:sdtPr>
                <w:rPr>
                  <w:color w:val="808080" w:themeColor="background1" w:themeShade="80"/>
                </w:rPr>
                <w:alias w:val="Abstract"/>
                <w:id w:val="15676143"/>
                <w:showingPlcHdr/>
                <w:dataBinding w:prefixMappings="xmlns:ns0='http://schemas.microsoft.com/office/2006/coverPageProps'" w:xpath="/ns0:CoverPageProperties[1]/ns0:Abstract[1]" w:storeItemID="{55AF091B-3C7A-41E3-B477-F2FDAA23CFDA}"/>
                <w:text/>
              </w:sdtPr>
              <w:sdtContent>
                <w:tc>
                  <w:tcPr>
                    <w:tcW w:w="0" w:type="auto"/>
                  </w:tcPr>
                  <w:p w:rsidR="003B11DA" w:rsidRDefault="003B11DA">
                    <w:pPr>
                      <w:pStyle w:val="NoSpacing"/>
                      <w:rPr>
                        <w:color w:val="808080" w:themeColor="background1" w:themeShade="80"/>
                      </w:rPr>
                    </w:pPr>
                    <w:r>
                      <w:rPr>
                        <w:color w:val="808080" w:themeColor="background1" w:themeShade="80"/>
                      </w:rPr>
                      <w:t>[Type the abstract of the document here. The abstract is typically a short summary of the contents of the document. Type the abstract of the document here. The abstract is typically a short summary of the contents of the document.]</w:t>
                    </w:r>
                  </w:p>
                </w:tc>
              </w:sdtContent>
            </w:sdt>
          </w:tr>
        </w:tbl>
        <w:p w:rsidR="003B11DA" w:rsidRDefault="003B11DA"/>
        <w:p w:rsidR="003B11DA" w:rsidRDefault="003B11DA">
          <w:r>
            <w:br w:type="page"/>
          </w:r>
        </w:p>
      </w:sdtContent>
    </w:sdt>
    <w:sdt>
      <w:sdtPr>
        <w:rPr>
          <w:rFonts w:asciiTheme="minorHAnsi" w:eastAsiaTheme="minorHAnsi" w:hAnsiTheme="minorHAnsi" w:cstheme="minorBidi"/>
          <w:b w:val="0"/>
          <w:bCs w:val="0"/>
          <w:color w:val="auto"/>
          <w:sz w:val="22"/>
          <w:szCs w:val="22"/>
          <w:lang w:eastAsia="en-US"/>
        </w:rPr>
        <w:id w:val="861874044"/>
        <w:docPartObj>
          <w:docPartGallery w:val="Table of Contents"/>
          <w:docPartUnique/>
        </w:docPartObj>
      </w:sdtPr>
      <w:sdtEndPr>
        <w:rPr>
          <w:noProof/>
        </w:rPr>
      </w:sdtEndPr>
      <w:sdtContent>
        <w:p w:rsidR="00926953" w:rsidRDefault="00926953">
          <w:pPr>
            <w:pStyle w:val="TOCHeading"/>
          </w:pPr>
          <w:r>
            <w:t>Table of Contents</w:t>
          </w:r>
        </w:p>
        <w:p w:rsidR="00C40B77" w:rsidRDefault="00926953">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502335683" w:history="1">
            <w:r w:rsidR="00C40B77" w:rsidRPr="00A03A7F">
              <w:rPr>
                <w:rStyle w:val="Hyperlink"/>
                <w:noProof/>
              </w:rPr>
              <w:t>1.</w:t>
            </w:r>
            <w:r w:rsidR="00C40B77">
              <w:rPr>
                <w:rFonts w:eastAsiaTheme="minorEastAsia"/>
                <w:noProof/>
              </w:rPr>
              <w:tab/>
            </w:r>
            <w:r w:rsidR="00C40B77" w:rsidRPr="00A03A7F">
              <w:rPr>
                <w:rStyle w:val="Hyperlink"/>
                <w:noProof/>
              </w:rPr>
              <w:t>Introduction</w:t>
            </w:r>
            <w:r w:rsidR="00C40B77">
              <w:rPr>
                <w:noProof/>
                <w:webHidden/>
              </w:rPr>
              <w:tab/>
            </w:r>
            <w:r w:rsidR="00C40B77">
              <w:rPr>
                <w:noProof/>
                <w:webHidden/>
              </w:rPr>
              <w:fldChar w:fldCharType="begin"/>
            </w:r>
            <w:r w:rsidR="00C40B77">
              <w:rPr>
                <w:noProof/>
                <w:webHidden/>
              </w:rPr>
              <w:instrText xml:space="preserve"> PAGEREF _Toc502335683 \h </w:instrText>
            </w:r>
            <w:r w:rsidR="00C40B77">
              <w:rPr>
                <w:noProof/>
                <w:webHidden/>
              </w:rPr>
            </w:r>
            <w:r w:rsidR="00C40B77">
              <w:rPr>
                <w:noProof/>
                <w:webHidden/>
              </w:rPr>
              <w:fldChar w:fldCharType="separate"/>
            </w:r>
            <w:r w:rsidR="00C40B77">
              <w:rPr>
                <w:noProof/>
                <w:webHidden/>
              </w:rPr>
              <w:t>2</w:t>
            </w:r>
            <w:r w:rsidR="00C40B77">
              <w:rPr>
                <w:noProof/>
                <w:webHidden/>
              </w:rPr>
              <w:fldChar w:fldCharType="end"/>
            </w:r>
          </w:hyperlink>
        </w:p>
        <w:p w:rsidR="00C40B77" w:rsidRDefault="00C40B77">
          <w:pPr>
            <w:pStyle w:val="TOC2"/>
            <w:tabs>
              <w:tab w:val="left" w:pos="880"/>
              <w:tab w:val="right" w:leader="dot" w:pos="9350"/>
            </w:tabs>
            <w:rPr>
              <w:rFonts w:eastAsiaTheme="minorEastAsia"/>
              <w:noProof/>
            </w:rPr>
          </w:pPr>
          <w:hyperlink w:anchor="_Toc502335684" w:history="1">
            <w:r w:rsidRPr="00A03A7F">
              <w:rPr>
                <w:rStyle w:val="Hyperlink"/>
                <w:noProof/>
              </w:rPr>
              <w:t>1.1.</w:t>
            </w:r>
            <w:r>
              <w:rPr>
                <w:rFonts w:eastAsiaTheme="minorEastAsia"/>
                <w:noProof/>
              </w:rPr>
              <w:tab/>
            </w:r>
            <w:r w:rsidRPr="00A03A7F">
              <w:rPr>
                <w:rStyle w:val="Hyperlink"/>
                <w:noProof/>
              </w:rPr>
              <w:t>Human Brain</w:t>
            </w:r>
            <w:r>
              <w:rPr>
                <w:noProof/>
                <w:webHidden/>
              </w:rPr>
              <w:tab/>
            </w:r>
            <w:r>
              <w:rPr>
                <w:noProof/>
                <w:webHidden/>
              </w:rPr>
              <w:fldChar w:fldCharType="begin"/>
            </w:r>
            <w:r>
              <w:rPr>
                <w:noProof/>
                <w:webHidden/>
              </w:rPr>
              <w:instrText xml:space="preserve"> PAGEREF _Toc502335684 \h </w:instrText>
            </w:r>
            <w:r>
              <w:rPr>
                <w:noProof/>
                <w:webHidden/>
              </w:rPr>
            </w:r>
            <w:r>
              <w:rPr>
                <w:noProof/>
                <w:webHidden/>
              </w:rPr>
              <w:fldChar w:fldCharType="separate"/>
            </w:r>
            <w:r>
              <w:rPr>
                <w:noProof/>
                <w:webHidden/>
              </w:rPr>
              <w:t>2</w:t>
            </w:r>
            <w:r>
              <w:rPr>
                <w:noProof/>
                <w:webHidden/>
              </w:rPr>
              <w:fldChar w:fldCharType="end"/>
            </w:r>
          </w:hyperlink>
        </w:p>
        <w:p w:rsidR="00C40B77" w:rsidRDefault="00C40B77">
          <w:pPr>
            <w:pStyle w:val="TOC3"/>
            <w:tabs>
              <w:tab w:val="left" w:pos="1320"/>
              <w:tab w:val="right" w:leader="dot" w:pos="9350"/>
            </w:tabs>
            <w:rPr>
              <w:rFonts w:eastAsiaTheme="minorEastAsia"/>
              <w:noProof/>
            </w:rPr>
          </w:pPr>
          <w:hyperlink w:anchor="_Toc502335685" w:history="1">
            <w:r w:rsidRPr="00A03A7F">
              <w:rPr>
                <w:rStyle w:val="Hyperlink"/>
                <w:noProof/>
              </w:rPr>
              <w:t>1.1.1.</w:t>
            </w:r>
            <w:r>
              <w:rPr>
                <w:rFonts w:eastAsiaTheme="minorEastAsia"/>
                <w:noProof/>
              </w:rPr>
              <w:tab/>
            </w:r>
            <w:r w:rsidRPr="00A03A7F">
              <w:rPr>
                <w:rStyle w:val="Hyperlink"/>
                <w:noProof/>
              </w:rPr>
              <w:t>Parts of Brain</w:t>
            </w:r>
            <w:r>
              <w:rPr>
                <w:noProof/>
                <w:webHidden/>
              </w:rPr>
              <w:tab/>
            </w:r>
            <w:r>
              <w:rPr>
                <w:noProof/>
                <w:webHidden/>
              </w:rPr>
              <w:fldChar w:fldCharType="begin"/>
            </w:r>
            <w:r>
              <w:rPr>
                <w:noProof/>
                <w:webHidden/>
              </w:rPr>
              <w:instrText xml:space="preserve"> PAGEREF _Toc502335685 \h </w:instrText>
            </w:r>
            <w:r>
              <w:rPr>
                <w:noProof/>
                <w:webHidden/>
              </w:rPr>
            </w:r>
            <w:r>
              <w:rPr>
                <w:noProof/>
                <w:webHidden/>
              </w:rPr>
              <w:fldChar w:fldCharType="separate"/>
            </w:r>
            <w:r>
              <w:rPr>
                <w:noProof/>
                <w:webHidden/>
              </w:rPr>
              <w:t>2</w:t>
            </w:r>
            <w:r>
              <w:rPr>
                <w:noProof/>
                <w:webHidden/>
              </w:rPr>
              <w:fldChar w:fldCharType="end"/>
            </w:r>
          </w:hyperlink>
        </w:p>
        <w:p w:rsidR="00C40B77" w:rsidRDefault="00C40B77">
          <w:pPr>
            <w:pStyle w:val="TOC3"/>
            <w:tabs>
              <w:tab w:val="left" w:pos="1320"/>
              <w:tab w:val="right" w:leader="dot" w:pos="9350"/>
            </w:tabs>
            <w:rPr>
              <w:rFonts w:eastAsiaTheme="minorEastAsia"/>
              <w:noProof/>
            </w:rPr>
          </w:pPr>
          <w:hyperlink w:anchor="_Toc502335686" w:history="1">
            <w:r w:rsidRPr="00A03A7F">
              <w:rPr>
                <w:rStyle w:val="Hyperlink"/>
                <w:noProof/>
              </w:rPr>
              <w:t>1.1.2.</w:t>
            </w:r>
            <w:r>
              <w:rPr>
                <w:rFonts w:eastAsiaTheme="minorEastAsia"/>
                <w:noProof/>
              </w:rPr>
              <w:tab/>
            </w:r>
            <w:r w:rsidRPr="00A03A7F">
              <w:rPr>
                <w:rStyle w:val="Hyperlink"/>
                <w:noProof/>
              </w:rPr>
              <w:t>Brain Commands</w:t>
            </w:r>
            <w:r>
              <w:rPr>
                <w:noProof/>
                <w:webHidden/>
              </w:rPr>
              <w:tab/>
            </w:r>
            <w:r>
              <w:rPr>
                <w:noProof/>
                <w:webHidden/>
              </w:rPr>
              <w:fldChar w:fldCharType="begin"/>
            </w:r>
            <w:r>
              <w:rPr>
                <w:noProof/>
                <w:webHidden/>
              </w:rPr>
              <w:instrText xml:space="preserve"> PAGEREF _Toc502335686 \h </w:instrText>
            </w:r>
            <w:r>
              <w:rPr>
                <w:noProof/>
                <w:webHidden/>
              </w:rPr>
            </w:r>
            <w:r>
              <w:rPr>
                <w:noProof/>
                <w:webHidden/>
              </w:rPr>
              <w:fldChar w:fldCharType="separate"/>
            </w:r>
            <w:r>
              <w:rPr>
                <w:noProof/>
                <w:webHidden/>
              </w:rPr>
              <w:t>2</w:t>
            </w:r>
            <w:r>
              <w:rPr>
                <w:noProof/>
                <w:webHidden/>
              </w:rPr>
              <w:fldChar w:fldCharType="end"/>
            </w:r>
          </w:hyperlink>
        </w:p>
        <w:p w:rsidR="00C40B77" w:rsidRDefault="00C40B77">
          <w:pPr>
            <w:pStyle w:val="TOC2"/>
            <w:tabs>
              <w:tab w:val="left" w:pos="880"/>
              <w:tab w:val="right" w:leader="dot" w:pos="9350"/>
            </w:tabs>
            <w:rPr>
              <w:rFonts w:eastAsiaTheme="minorEastAsia"/>
              <w:noProof/>
            </w:rPr>
          </w:pPr>
          <w:hyperlink w:anchor="_Toc502335687" w:history="1">
            <w:r w:rsidRPr="00A03A7F">
              <w:rPr>
                <w:rStyle w:val="Hyperlink"/>
                <w:noProof/>
              </w:rPr>
              <w:t>1.2.</w:t>
            </w:r>
            <w:r>
              <w:rPr>
                <w:rFonts w:eastAsiaTheme="minorEastAsia"/>
                <w:noProof/>
              </w:rPr>
              <w:tab/>
            </w:r>
            <w:r w:rsidRPr="00A03A7F">
              <w:rPr>
                <w:rStyle w:val="Hyperlink"/>
                <w:noProof/>
              </w:rPr>
              <w:t>Movement of Objects through Brain</w:t>
            </w:r>
            <w:r>
              <w:rPr>
                <w:noProof/>
                <w:webHidden/>
              </w:rPr>
              <w:tab/>
            </w:r>
            <w:r>
              <w:rPr>
                <w:noProof/>
                <w:webHidden/>
              </w:rPr>
              <w:fldChar w:fldCharType="begin"/>
            </w:r>
            <w:r>
              <w:rPr>
                <w:noProof/>
                <w:webHidden/>
              </w:rPr>
              <w:instrText xml:space="preserve"> PAGEREF _Toc502335687 \h </w:instrText>
            </w:r>
            <w:r>
              <w:rPr>
                <w:noProof/>
                <w:webHidden/>
              </w:rPr>
            </w:r>
            <w:r>
              <w:rPr>
                <w:noProof/>
                <w:webHidden/>
              </w:rPr>
              <w:fldChar w:fldCharType="separate"/>
            </w:r>
            <w:r>
              <w:rPr>
                <w:noProof/>
                <w:webHidden/>
              </w:rPr>
              <w:t>2</w:t>
            </w:r>
            <w:r>
              <w:rPr>
                <w:noProof/>
                <w:webHidden/>
              </w:rPr>
              <w:fldChar w:fldCharType="end"/>
            </w:r>
          </w:hyperlink>
        </w:p>
        <w:p w:rsidR="00C40B77" w:rsidRDefault="00C40B77">
          <w:pPr>
            <w:pStyle w:val="TOC2"/>
            <w:tabs>
              <w:tab w:val="left" w:pos="1100"/>
              <w:tab w:val="right" w:leader="dot" w:pos="9350"/>
            </w:tabs>
            <w:rPr>
              <w:rFonts w:eastAsiaTheme="minorEastAsia"/>
              <w:noProof/>
            </w:rPr>
          </w:pPr>
          <w:hyperlink w:anchor="_Toc502335688" w:history="1">
            <w:r w:rsidRPr="00A03A7F">
              <w:rPr>
                <w:rStyle w:val="Hyperlink"/>
                <w:noProof/>
              </w:rPr>
              <w:t>1.2.1.</w:t>
            </w:r>
            <w:r>
              <w:rPr>
                <w:rFonts w:eastAsiaTheme="minorEastAsia"/>
                <w:noProof/>
              </w:rPr>
              <w:tab/>
            </w:r>
            <w:r w:rsidRPr="00A03A7F">
              <w:rPr>
                <w:rStyle w:val="Hyperlink"/>
                <w:noProof/>
              </w:rPr>
              <w:t>Controlling Movement of Objects through Brain</w:t>
            </w:r>
            <w:r>
              <w:rPr>
                <w:noProof/>
                <w:webHidden/>
              </w:rPr>
              <w:tab/>
            </w:r>
            <w:r>
              <w:rPr>
                <w:noProof/>
                <w:webHidden/>
              </w:rPr>
              <w:fldChar w:fldCharType="begin"/>
            </w:r>
            <w:r>
              <w:rPr>
                <w:noProof/>
                <w:webHidden/>
              </w:rPr>
              <w:instrText xml:space="preserve"> PAGEREF _Toc502335688 \h </w:instrText>
            </w:r>
            <w:r>
              <w:rPr>
                <w:noProof/>
                <w:webHidden/>
              </w:rPr>
            </w:r>
            <w:r>
              <w:rPr>
                <w:noProof/>
                <w:webHidden/>
              </w:rPr>
              <w:fldChar w:fldCharType="separate"/>
            </w:r>
            <w:r>
              <w:rPr>
                <w:noProof/>
                <w:webHidden/>
              </w:rPr>
              <w:t>3</w:t>
            </w:r>
            <w:r>
              <w:rPr>
                <w:noProof/>
                <w:webHidden/>
              </w:rPr>
              <w:fldChar w:fldCharType="end"/>
            </w:r>
          </w:hyperlink>
        </w:p>
        <w:p w:rsidR="00C40B77" w:rsidRDefault="00C40B77">
          <w:pPr>
            <w:pStyle w:val="TOC2"/>
            <w:tabs>
              <w:tab w:val="left" w:pos="1100"/>
              <w:tab w:val="right" w:leader="dot" w:pos="9350"/>
            </w:tabs>
            <w:rPr>
              <w:rFonts w:eastAsiaTheme="minorEastAsia"/>
              <w:noProof/>
            </w:rPr>
          </w:pPr>
          <w:hyperlink w:anchor="_Toc502335689" w:history="1">
            <w:r w:rsidRPr="00A03A7F">
              <w:rPr>
                <w:rStyle w:val="Hyperlink"/>
                <w:noProof/>
              </w:rPr>
              <w:t>1.2.2.</w:t>
            </w:r>
            <w:r>
              <w:rPr>
                <w:rFonts w:eastAsiaTheme="minorEastAsia"/>
                <w:noProof/>
              </w:rPr>
              <w:tab/>
            </w:r>
            <w:r w:rsidRPr="00A03A7F">
              <w:rPr>
                <w:rStyle w:val="Hyperlink"/>
                <w:noProof/>
              </w:rPr>
              <w:t>Usage of Controlling Objects through Brain</w:t>
            </w:r>
            <w:r>
              <w:rPr>
                <w:noProof/>
                <w:webHidden/>
              </w:rPr>
              <w:tab/>
            </w:r>
            <w:r>
              <w:rPr>
                <w:noProof/>
                <w:webHidden/>
              </w:rPr>
              <w:fldChar w:fldCharType="begin"/>
            </w:r>
            <w:r>
              <w:rPr>
                <w:noProof/>
                <w:webHidden/>
              </w:rPr>
              <w:instrText xml:space="preserve"> PAGEREF _Toc502335689 \h </w:instrText>
            </w:r>
            <w:r>
              <w:rPr>
                <w:noProof/>
                <w:webHidden/>
              </w:rPr>
            </w:r>
            <w:r>
              <w:rPr>
                <w:noProof/>
                <w:webHidden/>
              </w:rPr>
              <w:fldChar w:fldCharType="separate"/>
            </w:r>
            <w:r>
              <w:rPr>
                <w:noProof/>
                <w:webHidden/>
              </w:rPr>
              <w:t>3</w:t>
            </w:r>
            <w:r>
              <w:rPr>
                <w:noProof/>
                <w:webHidden/>
              </w:rPr>
              <w:fldChar w:fldCharType="end"/>
            </w:r>
          </w:hyperlink>
        </w:p>
        <w:p w:rsidR="00C40B77" w:rsidRDefault="00C40B77">
          <w:pPr>
            <w:pStyle w:val="TOC2"/>
            <w:tabs>
              <w:tab w:val="left" w:pos="880"/>
              <w:tab w:val="right" w:leader="dot" w:pos="9350"/>
            </w:tabs>
            <w:rPr>
              <w:rFonts w:eastAsiaTheme="minorEastAsia"/>
              <w:noProof/>
            </w:rPr>
          </w:pPr>
          <w:hyperlink w:anchor="_Toc502335690" w:history="1">
            <w:r w:rsidRPr="00A03A7F">
              <w:rPr>
                <w:rStyle w:val="Hyperlink"/>
                <w:noProof/>
              </w:rPr>
              <w:t>1.3.</w:t>
            </w:r>
            <w:r>
              <w:rPr>
                <w:rFonts w:eastAsiaTheme="minorEastAsia"/>
                <w:noProof/>
              </w:rPr>
              <w:tab/>
            </w:r>
            <w:r w:rsidRPr="00A03A7F">
              <w:rPr>
                <w:rStyle w:val="Hyperlink"/>
                <w:noProof/>
              </w:rPr>
              <w:t>Communication with Human Brain</w:t>
            </w:r>
            <w:r>
              <w:rPr>
                <w:noProof/>
                <w:webHidden/>
              </w:rPr>
              <w:tab/>
            </w:r>
            <w:r>
              <w:rPr>
                <w:noProof/>
                <w:webHidden/>
              </w:rPr>
              <w:fldChar w:fldCharType="begin"/>
            </w:r>
            <w:r>
              <w:rPr>
                <w:noProof/>
                <w:webHidden/>
              </w:rPr>
              <w:instrText xml:space="preserve"> PAGEREF _Toc502335690 \h </w:instrText>
            </w:r>
            <w:r>
              <w:rPr>
                <w:noProof/>
                <w:webHidden/>
              </w:rPr>
            </w:r>
            <w:r>
              <w:rPr>
                <w:noProof/>
                <w:webHidden/>
              </w:rPr>
              <w:fldChar w:fldCharType="separate"/>
            </w:r>
            <w:r>
              <w:rPr>
                <w:noProof/>
                <w:webHidden/>
              </w:rPr>
              <w:t>3</w:t>
            </w:r>
            <w:r>
              <w:rPr>
                <w:noProof/>
                <w:webHidden/>
              </w:rPr>
              <w:fldChar w:fldCharType="end"/>
            </w:r>
          </w:hyperlink>
        </w:p>
        <w:p w:rsidR="00C40B77" w:rsidRDefault="00C40B77">
          <w:pPr>
            <w:pStyle w:val="TOC2"/>
            <w:tabs>
              <w:tab w:val="left" w:pos="880"/>
              <w:tab w:val="right" w:leader="dot" w:pos="9350"/>
            </w:tabs>
            <w:rPr>
              <w:rFonts w:eastAsiaTheme="minorEastAsia"/>
              <w:noProof/>
            </w:rPr>
          </w:pPr>
          <w:hyperlink w:anchor="_Toc502335691" w:history="1">
            <w:r w:rsidRPr="00A03A7F">
              <w:rPr>
                <w:rStyle w:val="Hyperlink"/>
                <w:noProof/>
              </w:rPr>
              <w:t>1.4.</w:t>
            </w:r>
            <w:r>
              <w:rPr>
                <w:rFonts w:eastAsiaTheme="minorEastAsia"/>
                <w:noProof/>
              </w:rPr>
              <w:tab/>
            </w:r>
            <w:r w:rsidRPr="00A03A7F">
              <w:rPr>
                <w:rStyle w:val="Hyperlink"/>
                <w:noProof/>
              </w:rPr>
              <w:t>Research Problem</w:t>
            </w:r>
            <w:r>
              <w:rPr>
                <w:noProof/>
                <w:webHidden/>
              </w:rPr>
              <w:tab/>
            </w:r>
            <w:r>
              <w:rPr>
                <w:noProof/>
                <w:webHidden/>
              </w:rPr>
              <w:fldChar w:fldCharType="begin"/>
            </w:r>
            <w:r>
              <w:rPr>
                <w:noProof/>
                <w:webHidden/>
              </w:rPr>
              <w:instrText xml:space="preserve"> PAGEREF _Toc502335691 \h </w:instrText>
            </w:r>
            <w:r>
              <w:rPr>
                <w:noProof/>
                <w:webHidden/>
              </w:rPr>
            </w:r>
            <w:r>
              <w:rPr>
                <w:noProof/>
                <w:webHidden/>
              </w:rPr>
              <w:fldChar w:fldCharType="separate"/>
            </w:r>
            <w:r>
              <w:rPr>
                <w:noProof/>
                <w:webHidden/>
              </w:rPr>
              <w:t>3</w:t>
            </w:r>
            <w:r>
              <w:rPr>
                <w:noProof/>
                <w:webHidden/>
              </w:rPr>
              <w:fldChar w:fldCharType="end"/>
            </w:r>
          </w:hyperlink>
        </w:p>
        <w:p w:rsidR="00C40B77" w:rsidRDefault="00C40B77">
          <w:pPr>
            <w:pStyle w:val="TOC2"/>
            <w:tabs>
              <w:tab w:val="left" w:pos="880"/>
              <w:tab w:val="right" w:leader="dot" w:pos="9350"/>
            </w:tabs>
            <w:rPr>
              <w:rFonts w:eastAsiaTheme="minorEastAsia"/>
              <w:noProof/>
            </w:rPr>
          </w:pPr>
          <w:hyperlink w:anchor="_Toc502335692" w:history="1">
            <w:r w:rsidRPr="00A03A7F">
              <w:rPr>
                <w:rStyle w:val="Hyperlink"/>
                <w:noProof/>
              </w:rPr>
              <w:t>1.5.</w:t>
            </w:r>
            <w:r>
              <w:rPr>
                <w:rFonts w:eastAsiaTheme="minorEastAsia"/>
                <w:noProof/>
              </w:rPr>
              <w:tab/>
            </w:r>
            <w:r w:rsidRPr="00A03A7F">
              <w:rPr>
                <w:rStyle w:val="Hyperlink"/>
                <w:noProof/>
              </w:rPr>
              <w:t>Proposed Solution</w:t>
            </w:r>
            <w:r>
              <w:rPr>
                <w:noProof/>
                <w:webHidden/>
              </w:rPr>
              <w:tab/>
            </w:r>
            <w:r>
              <w:rPr>
                <w:noProof/>
                <w:webHidden/>
              </w:rPr>
              <w:fldChar w:fldCharType="begin"/>
            </w:r>
            <w:r>
              <w:rPr>
                <w:noProof/>
                <w:webHidden/>
              </w:rPr>
              <w:instrText xml:space="preserve"> PAGEREF _Toc502335692 \h </w:instrText>
            </w:r>
            <w:r>
              <w:rPr>
                <w:noProof/>
                <w:webHidden/>
              </w:rPr>
            </w:r>
            <w:r>
              <w:rPr>
                <w:noProof/>
                <w:webHidden/>
              </w:rPr>
              <w:fldChar w:fldCharType="separate"/>
            </w:r>
            <w:r>
              <w:rPr>
                <w:noProof/>
                <w:webHidden/>
              </w:rPr>
              <w:t>3</w:t>
            </w:r>
            <w:r>
              <w:rPr>
                <w:noProof/>
                <w:webHidden/>
              </w:rPr>
              <w:fldChar w:fldCharType="end"/>
            </w:r>
          </w:hyperlink>
        </w:p>
        <w:p w:rsidR="00C40B77" w:rsidRDefault="00C40B77">
          <w:pPr>
            <w:pStyle w:val="TOC1"/>
            <w:tabs>
              <w:tab w:val="left" w:pos="440"/>
              <w:tab w:val="right" w:leader="dot" w:pos="9350"/>
            </w:tabs>
            <w:rPr>
              <w:rFonts w:eastAsiaTheme="minorEastAsia"/>
              <w:noProof/>
            </w:rPr>
          </w:pPr>
          <w:hyperlink w:anchor="_Toc502335693" w:history="1">
            <w:r w:rsidRPr="00A03A7F">
              <w:rPr>
                <w:rStyle w:val="Hyperlink"/>
                <w:noProof/>
              </w:rPr>
              <w:t>2.</w:t>
            </w:r>
            <w:r>
              <w:rPr>
                <w:rFonts w:eastAsiaTheme="minorEastAsia"/>
                <w:noProof/>
              </w:rPr>
              <w:tab/>
            </w:r>
            <w:r w:rsidRPr="00A03A7F">
              <w:rPr>
                <w:rStyle w:val="Hyperlink"/>
                <w:noProof/>
              </w:rPr>
              <w:t>Literature Review</w:t>
            </w:r>
            <w:r>
              <w:rPr>
                <w:noProof/>
                <w:webHidden/>
              </w:rPr>
              <w:tab/>
            </w:r>
            <w:r>
              <w:rPr>
                <w:noProof/>
                <w:webHidden/>
              </w:rPr>
              <w:fldChar w:fldCharType="begin"/>
            </w:r>
            <w:r>
              <w:rPr>
                <w:noProof/>
                <w:webHidden/>
              </w:rPr>
              <w:instrText xml:space="preserve"> PAGEREF _Toc502335693 \h </w:instrText>
            </w:r>
            <w:r>
              <w:rPr>
                <w:noProof/>
                <w:webHidden/>
              </w:rPr>
            </w:r>
            <w:r>
              <w:rPr>
                <w:noProof/>
                <w:webHidden/>
              </w:rPr>
              <w:fldChar w:fldCharType="separate"/>
            </w:r>
            <w:r>
              <w:rPr>
                <w:noProof/>
                <w:webHidden/>
              </w:rPr>
              <w:t>4</w:t>
            </w:r>
            <w:r>
              <w:rPr>
                <w:noProof/>
                <w:webHidden/>
              </w:rPr>
              <w:fldChar w:fldCharType="end"/>
            </w:r>
          </w:hyperlink>
        </w:p>
        <w:p w:rsidR="00C40B77" w:rsidRDefault="00C40B77">
          <w:pPr>
            <w:pStyle w:val="TOC2"/>
            <w:tabs>
              <w:tab w:val="left" w:pos="880"/>
              <w:tab w:val="right" w:leader="dot" w:pos="9350"/>
            </w:tabs>
            <w:rPr>
              <w:rFonts w:eastAsiaTheme="minorEastAsia"/>
              <w:noProof/>
            </w:rPr>
          </w:pPr>
          <w:hyperlink w:anchor="_Toc502335694" w:history="1">
            <w:r w:rsidRPr="00A03A7F">
              <w:rPr>
                <w:rStyle w:val="Hyperlink"/>
                <w:noProof/>
              </w:rPr>
              <w:t>2.1.</w:t>
            </w:r>
            <w:r>
              <w:rPr>
                <w:rFonts w:eastAsiaTheme="minorEastAsia"/>
                <w:noProof/>
              </w:rPr>
              <w:tab/>
            </w:r>
            <w:r w:rsidRPr="00A03A7F">
              <w:rPr>
                <w:rStyle w:val="Hyperlink"/>
                <w:noProof/>
              </w:rPr>
              <w:t>Brain Computer Interface</w:t>
            </w:r>
            <w:r>
              <w:rPr>
                <w:noProof/>
                <w:webHidden/>
              </w:rPr>
              <w:tab/>
            </w:r>
            <w:r>
              <w:rPr>
                <w:noProof/>
                <w:webHidden/>
              </w:rPr>
              <w:fldChar w:fldCharType="begin"/>
            </w:r>
            <w:r>
              <w:rPr>
                <w:noProof/>
                <w:webHidden/>
              </w:rPr>
              <w:instrText xml:space="preserve"> PAGEREF _Toc502335694 \h </w:instrText>
            </w:r>
            <w:r>
              <w:rPr>
                <w:noProof/>
                <w:webHidden/>
              </w:rPr>
            </w:r>
            <w:r>
              <w:rPr>
                <w:noProof/>
                <w:webHidden/>
              </w:rPr>
              <w:fldChar w:fldCharType="separate"/>
            </w:r>
            <w:r>
              <w:rPr>
                <w:noProof/>
                <w:webHidden/>
              </w:rPr>
              <w:t>4</w:t>
            </w:r>
            <w:r>
              <w:rPr>
                <w:noProof/>
                <w:webHidden/>
              </w:rPr>
              <w:fldChar w:fldCharType="end"/>
            </w:r>
          </w:hyperlink>
        </w:p>
        <w:p w:rsidR="00C40B77" w:rsidRDefault="00C40B77">
          <w:pPr>
            <w:pStyle w:val="TOC3"/>
            <w:tabs>
              <w:tab w:val="left" w:pos="1320"/>
              <w:tab w:val="right" w:leader="dot" w:pos="9350"/>
            </w:tabs>
            <w:rPr>
              <w:rFonts w:eastAsiaTheme="minorEastAsia"/>
              <w:noProof/>
            </w:rPr>
          </w:pPr>
          <w:hyperlink w:anchor="_Toc502335695" w:history="1">
            <w:r w:rsidRPr="00A03A7F">
              <w:rPr>
                <w:rStyle w:val="Hyperlink"/>
                <w:noProof/>
              </w:rPr>
              <w:t>2.1.1.</w:t>
            </w:r>
            <w:r>
              <w:rPr>
                <w:rFonts w:eastAsiaTheme="minorEastAsia"/>
                <w:noProof/>
              </w:rPr>
              <w:tab/>
            </w:r>
            <w:r w:rsidRPr="00A03A7F">
              <w:rPr>
                <w:rStyle w:val="Hyperlink"/>
                <w:noProof/>
              </w:rPr>
              <w:t>BCI Functions</w:t>
            </w:r>
            <w:r>
              <w:rPr>
                <w:noProof/>
                <w:webHidden/>
              </w:rPr>
              <w:tab/>
            </w:r>
            <w:r>
              <w:rPr>
                <w:noProof/>
                <w:webHidden/>
              </w:rPr>
              <w:fldChar w:fldCharType="begin"/>
            </w:r>
            <w:r>
              <w:rPr>
                <w:noProof/>
                <w:webHidden/>
              </w:rPr>
              <w:instrText xml:space="preserve"> PAGEREF _Toc502335695 \h </w:instrText>
            </w:r>
            <w:r>
              <w:rPr>
                <w:noProof/>
                <w:webHidden/>
              </w:rPr>
            </w:r>
            <w:r>
              <w:rPr>
                <w:noProof/>
                <w:webHidden/>
              </w:rPr>
              <w:fldChar w:fldCharType="separate"/>
            </w:r>
            <w:r>
              <w:rPr>
                <w:noProof/>
                <w:webHidden/>
              </w:rPr>
              <w:t>4</w:t>
            </w:r>
            <w:r>
              <w:rPr>
                <w:noProof/>
                <w:webHidden/>
              </w:rPr>
              <w:fldChar w:fldCharType="end"/>
            </w:r>
          </w:hyperlink>
        </w:p>
        <w:p w:rsidR="00C40B77" w:rsidRDefault="00C40B77">
          <w:pPr>
            <w:pStyle w:val="TOC3"/>
            <w:tabs>
              <w:tab w:val="left" w:pos="1320"/>
              <w:tab w:val="right" w:leader="dot" w:pos="9350"/>
            </w:tabs>
            <w:rPr>
              <w:rFonts w:eastAsiaTheme="minorEastAsia"/>
              <w:noProof/>
            </w:rPr>
          </w:pPr>
          <w:hyperlink w:anchor="_Toc502335696" w:history="1">
            <w:r w:rsidRPr="00A03A7F">
              <w:rPr>
                <w:rStyle w:val="Hyperlink"/>
                <w:noProof/>
              </w:rPr>
              <w:t>2.1.2.</w:t>
            </w:r>
            <w:r>
              <w:rPr>
                <w:rFonts w:eastAsiaTheme="minorEastAsia"/>
                <w:noProof/>
              </w:rPr>
              <w:tab/>
            </w:r>
            <w:r w:rsidRPr="00A03A7F">
              <w:rPr>
                <w:rStyle w:val="Hyperlink"/>
                <w:noProof/>
              </w:rPr>
              <w:t>BCI Applications</w:t>
            </w:r>
            <w:r>
              <w:rPr>
                <w:noProof/>
                <w:webHidden/>
              </w:rPr>
              <w:tab/>
            </w:r>
            <w:r>
              <w:rPr>
                <w:noProof/>
                <w:webHidden/>
              </w:rPr>
              <w:fldChar w:fldCharType="begin"/>
            </w:r>
            <w:r>
              <w:rPr>
                <w:noProof/>
                <w:webHidden/>
              </w:rPr>
              <w:instrText xml:space="preserve"> PAGEREF _Toc502335696 \h </w:instrText>
            </w:r>
            <w:r>
              <w:rPr>
                <w:noProof/>
                <w:webHidden/>
              </w:rPr>
            </w:r>
            <w:r>
              <w:rPr>
                <w:noProof/>
                <w:webHidden/>
              </w:rPr>
              <w:fldChar w:fldCharType="separate"/>
            </w:r>
            <w:r>
              <w:rPr>
                <w:noProof/>
                <w:webHidden/>
              </w:rPr>
              <w:t>4</w:t>
            </w:r>
            <w:r>
              <w:rPr>
                <w:noProof/>
                <w:webHidden/>
              </w:rPr>
              <w:fldChar w:fldCharType="end"/>
            </w:r>
          </w:hyperlink>
        </w:p>
        <w:p w:rsidR="00C40B77" w:rsidRDefault="00C40B77">
          <w:pPr>
            <w:pStyle w:val="TOC2"/>
            <w:tabs>
              <w:tab w:val="left" w:pos="880"/>
              <w:tab w:val="right" w:leader="dot" w:pos="9350"/>
            </w:tabs>
            <w:rPr>
              <w:rFonts w:eastAsiaTheme="minorEastAsia"/>
              <w:noProof/>
            </w:rPr>
          </w:pPr>
          <w:hyperlink w:anchor="_Toc502335697" w:history="1">
            <w:r w:rsidRPr="00A03A7F">
              <w:rPr>
                <w:rStyle w:val="Hyperlink"/>
                <w:noProof/>
              </w:rPr>
              <w:t>2.2.</w:t>
            </w:r>
            <w:r>
              <w:rPr>
                <w:rFonts w:eastAsiaTheme="minorEastAsia"/>
                <w:noProof/>
              </w:rPr>
              <w:tab/>
            </w:r>
            <w:r w:rsidRPr="00A03A7F">
              <w:rPr>
                <w:rStyle w:val="Hyperlink"/>
                <w:noProof/>
              </w:rPr>
              <w:t>EEG Based Brain Computer Interfaces</w:t>
            </w:r>
            <w:r>
              <w:rPr>
                <w:noProof/>
                <w:webHidden/>
              </w:rPr>
              <w:tab/>
            </w:r>
            <w:r>
              <w:rPr>
                <w:noProof/>
                <w:webHidden/>
              </w:rPr>
              <w:fldChar w:fldCharType="begin"/>
            </w:r>
            <w:r>
              <w:rPr>
                <w:noProof/>
                <w:webHidden/>
              </w:rPr>
              <w:instrText xml:space="preserve"> PAGEREF _Toc502335697 \h </w:instrText>
            </w:r>
            <w:r>
              <w:rPr>
                <w:noProof/>
                <w:webHidden/>
              </w:rPr>
            </w:r>
            <w:r>
              <w:rPr>
                <w:noProof/>
                <w:webHidden/>
              </w:rPr>
              <w:fldChar w:fldCharType="separate"/>
            </w:r>
            <w:r>
              <w:rPr>
                <w:noProof/>
                <w:webHidden/>
              </w:rPr>
              <w:t>4</w:t>
            </w:r>
            <w:r>
              <w:rPr>
                <w:noProof/>
                <w:webHidden/>
              </w:rPr>
              <w:fldChar w:fldCharType="end"/>
            </w:r>
          </w:hyperlink>
        </w:p>
        <w:p w:rsidR="00C40B77" w:rsidRDefault="00C40B77">
          <w:pPr>
            <w:pStyle w:val="TOC3"/>
            <w:tabs>
              <w:tab w:val="left" w:pos="1320"/>
              <w:tab w:val="right" w:leader="dot" w:pos="9350"/>
            </w:tabs>
            <w:rPr>
              <w:rFonts w:eastAsiaTheme="minorEastAsia"/>
              <w:noProof/>
            </w:rPr>
          </w:pPr>
          <w:hyperlink w:anchor="_Toc502335698" w:history="1">
            <w:r w:rsidRPr="00A03A7F">
              <w:rPr>
                <w:rStyle w:val="Hyperlink"/>
                <w:noProof/>
              </w:rPr>
              <w:t>2.2.1.</w:t>
            </w:r>
            <w:r>
              <w:rPr>
                <w:rFonts w:eastAsiaTheme="minorEastAsia"/>
                <w:noProof/>
              </w:rPr>
              <w:tab/>
            </w:r>
            <w:r w:rsidRPr="00A03A7F">
              <w:rPr>
                <w:rStyle w:val="Hyperlink"/>
                <w:noProof/>
              </w:rPr>
              <w:t>EEG</w:t>
            </w:r>
            <w:r>
              <w:rPr>
                <w:noProof/>
                <w:webHidden/>
              </w:rPr>
              <w:tab/>
            </w:r>
            <w:r>
              <w:rPr>
                <w:noProof/>
                <w:webHidden/>
              </w:rPr>
              <w:fldChar w:fldCharType="begin"/>
            </w:r>
            <w:r>
              <w:rPr>
                <w:noProof/>
                <w:webHidden/>
              </w:rPr>
              <w:instrText xml:space="preserve"> PAGEREF _Toc502335698 \h </w:instrText>
            </w:r>
            <w:r>
              <w:rPr>
                <w:noProof/>
                <w:webHidden/>
              </w:rPr>
            </w:r>
            <w:r>
              <w:rPr>
                <w:noProof/>
                <w:webHidden/>
              </w:rPr>
              <w:fldChar w:fldCharType="separate"/>
            </w:r>
            <w:r>
              <w:rPr>
                <w:noProof/>
                <w:webHidden/>
              </w:rPr>
              <w:t>4</w:t>
            </w:r>
            <w:r>
              <w:rPr>
                <w:noProof/>
                <w:webHidden/>
              </w:rPr>
              <w:fldChar w:fldCharType="end"/>
            </w:r>
          </w:hyperlink>
        </w:p>
        <w:p w:rsidR="00C40B77" w:rsidRDefault="00C40B77">
          <w:pPr>
            <w:pStyle w:val="TOC3"/>
            <w:tabs>
              <w:tab w:val="left" w:pos="1320"/>
              <w:tab w:val="right" w:leader="dot" w:pos="9350"/>
            </w:tabs>
            <w:rPr>
              <w:rFonts w:eastAsiaTheme="minorEastAsia"/>
              <w:noProof/>
            </w:rPr>
          </w:pPr>
          <w:hyperlink w:anchor="_Toc502335699" w:history="1">
            <w:r w:rsidRPr="00A03A7F">
              <w:rPr>
                <w:rStyle w:val="Hyperlink"/>
                <w:noProof/>
              </w:rPr>
              <w:t>2.2.2.</w:t>
            </w:r>
            <w:r>
              <w:rPr>
                <w:rFonts w:eastAsiaTheme="minorEastAsia"/>
                <w:noProof/>
              </w:rPr>
              <w:tab/>
            </w:r>
            <w:r w:rsidRPr="00A03A7F">
              <w:rPr>
                <w:rStyle w:val="Hyperlink"/>
                <w:noProof/>
              </w:rPr>
              <w:t>BCI Based on EEG</w:t>
            </w:r>
            <w:r>
              <w:rPr>
                <w:noProof/>
                <w:webHidden/>
              </w:rPr>
              <w:tab/>
            </w:r>
            <w:r>
              <w:rPr>
                <w:noProof/>
                <w:webHidden/>
              </w:rPr>
              <w:fldChar w:fldCharType="begin"/>
            </w:r>
            <w:r>
              <w:rPr>
                <w:noProof/>
                <w:webHidden/>
              </w:rPr>
              <w:instrText xml:space="preserve"> PAGEREF _Toc502335699 \h </w:instrText>
            </w:r>
            <w:r>
              <w:rPr>
                <w:noProof/>
                <w:webHidden/>
              </w:rPr>
            </w:r>
            <w:r>
              <w:rPr>
                <w:noProof/>
                <w:webHidden/>
              </w:rPr>
              <w:fldChar w:fldCharType="separate"/>
            </w:r>
            <w:r>
              <w:rPr>
                <w:noProof/>
                <w:webHidden/>
              </w:rPr>
              <w:t>5</w:t>
            </w:r>
            <w:r>
              <w:rPr>
                <w:noProof/>
                <w:webHidden/>
              </w:rPr>
              <w:fldChar w:fldCharType="end"/>
            </w:r>
          </w:hyperlink>
        </w:p>
        <w:p w:rsidR="00C40B77" w:rsidRDefault="00C40B77">
          <w:pPr>
            <w:pStyle w:val="TOC2"/>
            <w:tabs>
              <w:tab w:val="left" w:pos="880"/>
              <w:tab w:val="right" w:leader="dot" w:pos="9350"/>
            </w:tabs>
            <w:rPr>
              <w:rFonts w:eastAsiaTheme="minorEastAsia"/>
              <w:noProof/>
            </w:rPr>
          </w:pPr>
          <w:hyperlink w:anchor="_Toc502335700" w:history="1">
            <w:r w:rsidRPr="00A03A7F">
              <w:rPr>
                <w:rStyle w:val="Hyperlink"/>
                <w:noProof/>
              </w:rPr>
              <w:t>2.3.</w:t>
            </w:r>
            <w:r>
              <w:rPr>
                <w:rFonts w:eastAsiaTheme="minorEastAsia"/>
                <w:noProof/>
              </w:rPr>
              <w:tab/>
            </w:r>
            <w:r w:rsidRPr="00A03A7F">
              <w:rPr>
                <w:rStyle w:val="Hyperlink"/>
                <w:noProof/>
              </w:rPr>
              <w:t>Brain Computer Interfaces for Movement of Objects</w:t>
            </w:r>
            <w:r>
              <w:rPr>
                <w:noProof/>
                <w:webHidden/>
              </w:rPr>
              <w:tab/>
            </w:r>
            <w:r>
              <w:rPr>
                <w:noProof/>
                <w:webHidden/>
              </w:rPr>
              <w:fldChar w:fldCharType="begin"/>
            </w:r>
            <w:r>
              <w:rPr>
                <w:noProof/>
                <w:webHidden/>
              </w:rPr>
              <w:instrText xml:space="preserve"> PAGEREF _Toc502335700 \h </w:instrText>
            </w:r>
            <w:r>
              <w:rPr>
                <w:noProof/>
                <w:webHidden/>
              </w:rPr>
            </w:r>
            <w:r>
              <w:rPr>
                <w:noProof/>
                <w:webHidden/>
              </w:rPr>
              <w:fldChar w:fldCharType="separate"/>
            </w:r>
            <w:r>
              <w:rPr>
                <w:noProof/>
                <w:webHidden/>
              </w:rPr>
              <w:t>5</w:t>
            </w:r>
            <w:r>
              <w:rPr>
                <w:noProof/>
                <w:webHidden/>
              </w:rPr>
              <w:fldChar w:fldCharType="end"/>
            </w:r>
          </w:hyperlink>
        </w:p>
        <w:p w:rsidR="00C40B77" w:rsidRDefault="00C40B77">
          <w:pPr>
            <w:pStyle w:val="TOC3"/>
            <w:tabs>
              <w:tab w:val="left" w:pos="1320"/>
              <w:tab w:val="right" w:leader="dot" w:pos="9350"/>
            </w:tabs>
            <w:rPr>
              <w:rFonts w:eastAsiaTheme="minorEastAsia"/>
              <w:noProof/>
            </w:rPr>
          </w:pPr>
          <w:hyperlink w:anchor="_Toc502335701" w:history="1">
            <w:r w:rsidRPr="00A03A7F">
              <w:rPr>
                <w:rStyle w:val="Hyperlink"/>
                <w:noProof/>
              </w:rPr>
              <w:t>2.3.1.</w:t>
            </w:r>
            <w:r>
              <w:rPr>
                <w:rFonts w:eastAsiaTheme="minorEastAsia"/>
                <w:noProof/>
              </w:rPr>
              <w:tab/>
            </w:r>
            <w:r w:rsidRPr="00A03A7F">
              <w:rPr>
                <w:rStyle w:val="Hyperlink"/>
                <w:noProof/>
              </w:rPr>
              <w:t>Automated Wheel Chair</w:t>
            </w:r>
            <w:r>
              <w:rPr>
                <w:noProof/>
                <w:webHidden/>
              </w:rPr>
              <w:tab/>
            </w:r>
            <w:r>
              <w:rPr>
                <w:noProof/>
                <w:webHidden/>
              </w:rPr>
              <w:fldChar w:fldCharType="begin"/>
            </w:r>
            <w:r>
              <w:rPr>
                <w:noProof/>
                <w:webHidden/>
              </w:rPr>
              <w:instrText xml:space="preserve"> PAGEREF _Toc502335701 \h </w:instrText>
            </w:r>
            <w:r>
              <w:rPr>
                <w:noProof/>
                <w:webHidden/>
              </w:rPr>
            </w:r>
            <w:r>
              <w:rPr>
                <w:noProof/>
                <w:webHidden/>
              </w:rPr>
              <w:fldChar w:fldCharType="separate"/>
            </w:r>
            <w:r>
              <w:rPr>
                <w:noProof/>
                <w:webHidden/>
              </w:rPr>
              <w:t>5</w:t>
            </w:r>
            <w:r>
              <w:rPr>
                <w:noProof/>
                <w:webHidden/>
              </w:rPr>
              <w:fldChar w:fldCharType="end"/>
            </w:r>
          </w:hyperlink>
        </w:p>
        <w:p w:rsidR="00C40B77" w:rsidRDefault="00C40B77">
          <w:pPr>
            <w:pStyle w:val="TOC3"/>
            <w:tabs>
              <w:tab w:val="left" w:pos="1320"/>
              <w:tab w:val="right" w:leader="dot" w:pos="9350"/>
            </w:tabs>
            <w:rPr>
              <w:rFonts w:eastAsiaTheme="minorEastAsia"/>
              <w:noProof/>
            </w:rPr>
          </w:pPr>
          <w:hyperlink w:anchor="_Toc502335702" w:history="1">
            <w:r w:rsidRPr="00A03A7F">
              <w:rPr>
                <w:rStyle w:val="Hyperlink"/>
                <w:noProof/>
              </w:rPr>
              <w:t>2.3.2.</w:t>
            </w:r>
            <w:r>
              <w:rPr>
                <w:rFonts w:eastAsiaTheme="minorEastAsia"/>
                <w:noProof/>
              </w:rPr>
              <w:tab/>
            </w:r>
            <w:r w:rsidRPr="00A03A7F">
              <w:rPr>
                <w:rStyle w:val="Hyperlink"/>
                <w:noProof/>
              </w:rPr>
              <w:t>Cursor Control</w:t>
            </w:r>
            <w:r>
              <w:rPr>
                <w:noProof/>
                <w:webHidden/>
              </w:rPr>
              <w:tab/>
            </w:r>
            <w:r>
              <w:rPr>
                <w:noProof/>
                <w:webHidden/>
              </w:rPr>
              <w:fldChar w:fldCharType="begin"/>
            </w:r>
            <w:r>
              <w:rPr>
                <w:noProof/>
                <w:webHidden/>
              </w:rPr>
              <w:instrText xml:space="preserve"> PAGEREF _Toc502335702 \h </w:instrText>
            </w:r>
            <w:r>
              <w:rPr>
                <w:noProof/>
                <w:webHidden/>
              </w:rPr>
            </w:r>
            <w:r>
              <w:rPr>
                <w:noProof/>
                <w:webHidden/>
              </w:rPr>
              <w:fldChar w:fldCharType="separate"/>
            </w:r>
            <w:r>
              <w:rPr>
                <w:noProof/>
                <w:webHidden/>
              </w:rPr>
              <w:t>6</w:t>
            </w:r>
            <w:r>
              <w:rPr>
                <w:noProof/>
                <w:webHidden/>
              </w:rPr>
              <w:fldChar w:fldCharType="end"/>
            </w:r>
          </w:hyperlink>
        </w:p>
        <w:p w:rsidR="00C40B77" w:rsidRDefault="00C40B77">
          <w:pPr>
            <w:pStyle w:val="TOC3"/>
            <w:tabs>
              <w:tab w:val="left" w:pos="1320"/>
              <w:tab w:val="right" w:leader="dot" w:pos="9350"/>
            </w:tabs>
            <w:rPr>
              <w:rFonts w:eastAsiaTheme="minorEastAsia"/>
              <w:noProof/>
            </w:rPr>
          </w:pPr>
          <w:hyperlink w:anchor="_Toc502335703" w:history="1">
            <w:r w:rsidRPr="00A03A7F">
              <w:rPr>
                <w:rStyle w:val="Hyperlink"/>
                <w:noProof/>
              </w:rPr>
              <w:t>2.3.3.</w:t>
            </w:r>
            <w:r>
              <w:rPr>
                <w:rFonts w:eastAsiaTheme="minorEastAsia"/>
                <w:noProof/>
              </w:rPr>
              <w:tab/>
            </w:r>
            <w:r w:rsidRPr="00A03A7F">
              <w:rPr>
                <w:rStyle w:val="Hyperlink"/>
                <w:noProof/>
              </w:rPr>
              <w:t>Mind Controlled Robotic Arm</w:t>
            </w:r>
            <w:r>
              <w:rPr>
                <w:noProof/>
                <w:webHidden/>
              </w:rPr>
              <w:tab/>
            </w:r>
            <w:r>
              <w:rPr>
                <w:noProof/>
                <w:webHidden/>
              </w:rPr>
              <w:fldChar w:fldCharType="begin"/>
            </w:r>
            <w:r>
              <w:rPr>
                <w:noProof/>
                <w:webHidden/>
              </w:rPr>
              <w:instrText xml:space="preserve"> PAGEREF _Toc502335703 \h </w:instrText>
            </w:r>
            <w:r>
              <w:rPr>
                <w:noProof/>
                <w:webHidden/>
              </w:rPr>
            </w:r>
            <w:r>
              <w:rPr>
                <w:noProof/>
                <w:webHidden/>
              </w:rPr>
              <w:fldChar w:fldCharType="separate"/>
            </w:r>
            <w:r>
              <w:rPr>
                <w:noProof/>
                <w:webHidden/>
              </w:rPr>
              <w:t>6</w:t>
            </w:r>
            <w:r>
              <w:rPr>
                <w:noProof/>
                <w:webHidden/>
              </w:rPr>
              <w:fldChar w:fldCharType="end"/>
            </w:r>
          </w:hyperlink>
        </w:p>
        <w:p w:rsidR="00C40B77" w:rsidRDefault="00C40B77">
          <w:pPr>
            <w:pStyle w:val="TOC3"/>
            <w:tabs>
              <w:tab w:val="left" w:pos="1320"/>
              <w:tab w:val="right" w:leader="dot" w:pos="9350"/>
            </w:tabs>
            <w:rPr>
              <w:rFonts w:eastAsiaTheme="minorEastAsia"/>
              <w:noProof/>
            </w:rPr>
          </w:pPr>
          <w:hyperlink w:anchor="_Toc502335704" w:history="1">
            <w:r w:rsidRPr="00A03A7F">
              <w:rPr>
                <w:rStyle w:val="Hyperlink"/>
                <w:noProof/>
              </w:rPr>
              <w:t>2.3.4.</w:t>
            </w:r>
            <w:r>
              <w:rPr>
                <w:rFonts w:eastAsiaTheme="minorEastAsia"/>
                <w:noProof/>
              </w:rPr>
              <w:tab/>
            </w:r>
            <w:r w:rsidRPr="00A03A7F">
              <w:rPr>
                <w:rStyle w:val="Hyperlink"/>
                <w:noProof/>
              </w:rPr>
              <w:t>Mind Controlled Robot</w:t>
            </w:r>
            <w:r>
              <w:rPr>
                <w:noProof/>
                <w:webHidden/>
              </w:rPr>
              <w:tab/>
            </w:r>
            <w:r>
              <w:rPr>
                <w:noProof/>
                <w:webHidden/>
              </w:rPr>
              <w:fldChar w:fldCharType="begin"/>
            </w:r>
            <w:r>
              <w:rPr>
                <w:noProof/>
                <w:webHidden/>
              </w:rPr>
              <w:instrText xml:space="preserve"> PAGEREF _Toc502335704 \h </w:instrText>
            </w:r>
            <w:r>
              <w:rPr>
                <w:noProof/>
                <w:webHidden/>
              </w:rPr>
            </w:r>
            <w:r>
              <w:rPr>
                <w:noProof/>
                <w:webHidden/>
              </w:rPr>
              <w:fldChar w:fldCharType="separate"/>
            </w:r>
            <w:r>
              <w:rPr>
                <w:noProof/>
                <w:webHidden/>
              </w:rPr>
              <w:t>7</w:t>
            </w:r>
            <w:r>
              <w:rPr>
                <w:noProof/>
                <w:webHidden/>
              </w:rPr>
              <w:fldChar w:fldCharType="end"/>
            </w:r>
          </w:hyperlink>
        </w:p>
        <w:p w:rsidR="00C40B77" w:rsidRDefault="00C40B77">
          <w:pPr>
            <w:pStyle w:val="TOC3"/>
            <w:tabs>
              <w:tab w:val="left" w:pos="1320"/>
              <w:tab w:val="right" w:leader="dot" w:pos="9350"/>
            </w:tabs>
            <w:rPr>
              <w:rFonts w:eastAsiaTheme="minorEastAsia"/>
              <w:noProof/>
            </w:rPr>
          </w:pPr>
          <w:hyperlink w:anchor="_Toc502335705" w:history="1">
            <w:r w:rsidRPr="00A03A7F">
              <w:rPr>
                <w:rStyle w:val="Hyperlink"/>
                <w:noProof/>
              </w:rPr>
              <w:t>2.3.5.</w:t>
            </w:r>
            <w:r>
              <w:rPr>
                <w:rFonts w:eastAsiaTheme="minorEastAsia"/>
                <w:noProof/>
              </w:rPr>
              <w:tab/>
            </w:r>
            <w:r w:rsidRPr="00A03A7F">
              <w:rPr>
                <w:rStyle w:val="Hyperlink"/>
                <w:noProof/>
              </w:rPr>
              <w:t>Semi-Autonomous Car</w:t>
            </w:r>
            <w:r>
              <w:rPr>
                <w:noProof/>
                <w:webHidden/>
              </w:rPr>
              <w:tab/>
            </w:r>
            <w:r>
              <w:rPr>
                <w:noProof/>
                <w:webHidden/>
              </w:rPr>
              <w:fldChar w:fldCharType="begin"/>
            </w:r>
            <w:r>
              <w:rPr>
                <w:noProof/>
                <w:webHidden/>
              </w:rPr>
              <w:instrText xml:space="preserve"> PAGEREF _Toc502335705 \h </w:instrText>
            </w:r>
            <w:r>
              <w:rPr>
                <w:noProof/>
                <w:webHidden/>
              </w:rPr>
            </w:r>
            <w:r>
              <w:rPr>
                <w:noProof/>
                <w:webHidden/>
              </w:rPr>
              <w:fldChar w:fldCharType="separate"/>
            </w:r>
            <w:r>
              <w:rPr>
                <w:noProof/>
                <w:webHidden/>
              </w:rPr>
              <w:t>7</w:t>
            </w:r>
            <w:r>
              <w:rPr>
                <w:noProof/>
                <w:webHidden/>
              </w:rPr>
              <w:fldChar w:fldCharType="end"/>
            </w:r>
          </w:hyperlink>
        </w:p>
        <w:p w:rsidR="00C40B77" w:rsidRDefault="00C40B77">
          <w:pPr>
            <w:pStyle w:val="TOC3"/>
            <w:tabs>
              <w:tab w:val="left" w:pos="1320"/>
              <w:tab w:val="right" w:leader="dot" w:pos="9350"/>
            </w:tabs>
            <w:rPr>
              <w:rFonts w:eastAsiaTheme="minorEastAsia"/>
              <w:noProof/>
            </w:rPr>
          </w:pPr>
          <w:hyperlink w:anchor="_Toc502335706" w:history="1">
            <w:r w:rsidRPr="00A03A7F">
              <w:rPr>
                <w:rStyle w:val="Hyperlink"/>
                <w:noProof/>
              </w:rPr>
              <w:t>2.3.6.</w:t>
            </w:r>
            <w:r>
              <w:rPr>
                <w:rFonts w:eastAsiaTheme="minorEastAsia"/>
                <w:noProof/>
              </w:rPr>
              <w:tab/>
            </w:r>
            <w:r w:rsidRPr="00A03A7F">
              <w:rPr>
                <w:rStyle w:val="Hyperlink"/>
                <w:noProof/>
              </w:rPr>
              <w:t>Brain Drone Race</w:t>
            </w:r>
            <w:r>
              <w:rPr>
                <w:noProof/>
                <w:webHidden/>
              </w:rPr>
              <w:tab/>
            </w:r>
            <w:r>
              <w:rPr>
                <w:noProof/>
                <w:webHidden/>
              </w:rPr>
              <w:fldChar w:fldCharType="begin"/>
            </w:r>
            <w:r>
              <w:rPr>
                <w:noProof/>
                <w:webHidden/>
              </w:rPr>
              <w:instrText xml:space="preserve"> PAGEREF _Toc502335706 \h </w:instrText>
            </w:r>
            <w:r>
              <w:rPr>
                <w:noProof/>
                <w:webHidden/>
              </w:rPr>
            </w:r>
            <w:r>
              <w:rPr>
                <w:noProof/>
                <w:webHidden/>
              </w:rPr>
              <w:fldChar w:fldCharType="separate"/>
            </w:r>
            <w:r>
              <w:rPr>
                <w:noProof/>
                <w:webHidden/>
              </w:rPr>
              <w:t>7</w:t>
            </w:r>
            <w:r>
              <w:rPr>
                <w:noProof/>
                <w:webHidden/>
              </w:rPr>
              <w:fldChar w:fldCharType="end"/>
            </w:r>
          </w:hyperlink>
        </w:p>
        <w:p w:rsidR="00C40B77" w:rsidRDefault="00C40B77">
          <w:pPr>
            <w:pStyle w:val="TOC1"/>
            <w:tabs>
              <w:tab w:val="left" w:pos="440"/>
              <w:tab w:val="right" w:leader="dot" w:pos="9350"/>
            </w:tabs>
            <w:rPr>
              <w:rFonts w:eastAsiaTheme="minorEastAsia"/>
              <w:noProof/>
            </w:rPr>
          </w:pPr>
          <w:hyperlink w:anchor="_Toc502335707" w:history="1">
            <w:r w:rsidRPr="00A03A7F">
              <w:rPr>
                <w:rStyle w:val="Hyperlink"/>
                <w:noProof/>
              </w:rPr>
              <w:t>3.</w:t>
            </w:r>
            <w:r>
              <w:rPr>
                <w:rFonts w:eastAsiaTheme="minorEastAsia"/>
                <w:noProof/>
              </w:rPr>
              <w:tab/>
            </w:r>
            <w:r w:rsidRPr="00A03A7F">
              <w:rPr>
                <w:rStyle w:val="Hyperlink"/>
                <w:noProof/>
              </w:rPr>
              <w:t>Requirements and Analysis</w:t>
            </w:r>
            <w:r>
              <w:rPr>
                <w:noProof/>
                <w:webHidden/>
              </w:rPr>
              <w:tab/>
            </w:r>
            <w:r>
              <w:rPr>
                <w:noProof/>
                <w:webHidden/>
              </w:rPr>
              <w:fldChar w:fldCharType="begin"/>
            </w:r>
            <w:r>
              <w:rPr>
                <w:noProof/>
                <w:webHidden/>
              </w:rPr>
              <w:instrText xml:space="preserve"> PAGEREF _Toc502335707 \h </w:instrText>
            </w:r>
            <w:r>
              <w:rPr>
                <w:noProof/>
                <w:webHidden/>
              </w:rPr>
            </w:r>
            <w:r>
              <w:rPr>
                <w:noProof/>
                <w:webHidden/>
              </w:rPr>
              <w:fldChar w:fldCharType="separate"/>
            </w:r>
            <w:r>
              <w:rPr>
                <w:noProof/>
                <w:webHidden/>
              </w:rPr>
              <w:t>9</w:t>
            </w:r>
            <w:r>
              <w:rPr>
                <w:noProof/>
                <w:webHidden/>
              </w:rPr>
              <w:fldChar w:fldCharType="end"/>
            </w:r>
          </w:hyperlink>
        </w:p>
        <w:p w:rsidR="00C40B77" w:rsidRDefault="00C40B77">
          <w:pPr>
            <w:pStyle w:val="TOC1"/>
            <w:tabs>
              <w:tab w:val="left" w:pos="440"/>
              <w:tab w:val="right" w:leader="dot" w:pos="9350"/>
            </w:tabs>
            <w:rPr>
              <w:rFonts w:eastAsiaTheme="minorEastAsia"/>
              <w:noProof/>
            </w:rPr>
          </w:pPr>
          <w:hyperlink w:anchor="_Toc502335708" w:history="1">
            <w:r w:rsidRPr="00A03A7F">
              <w:rPr>
                <w:rStyle w:val="Hyperlink"/>
                <w:noProof/>
              </w:rPr>
              <w:t>4.</w:t>
            </w:r>
            <w:r>
              <w:rPr>
                <w:rFonts w:eastAsiaTheme="minorEastAsia"/>
                <w:noProof/>
              </w:rPr>
              <w:tab/>
            </w:r>
            <w:r w:rsidRPr="00A03A7F">
              <w:rPr>
                <w:rStyle w:val="Hyperlink"/>
                <w:noProof/>
              </w:rPr>
              <w:t>Prototype Description</w:t>
            </w:r>
            <w:r>
              <w:rPr>
                <w:noProof/>
                <w:webHidden/>
              </w:rPr>
              <w:tab/>
            </w:r>
            <w:r>
              <w:rPr>
                <w:noProof/>
                <w:webHidden/>
              </w:rPr>
              <w:fldChar w:fldCharType="begin"/>
            </w:r>
            <w:r>
              <w:rPr>
                <w:noProof/>
                <w:webHidden/>
              </w:rPr>
              <w:instrText xml:space="preserve"> PAGEREF _Toc502335708 \h </w:instrText>
            </w:r>
            <w:r>
              <w:rPr>
                <w:noProof/>
                <w:webHidden/>
              </w:rPr>
            </w:r>
            <w:r>
              <w:rPr>
                <w:noProof/>
                <w:webHidden/>
              </w:rPr>
              <w:fldChar w:fldCharType="separate"/>
            </w:r>
            <w:r>
              <w:rPr>
                <w:noProof/>
                <w:webHidden/>
              </w:rPr>
              <w:t>9</w:t>
            </w:r>
            <w:r>
              <w:rPr>
                <w:noProof/>
                <w:webHidden/>
              </w:rPr>
              <w:fldChar w:fldCharType="end"/>
            </w:r>
          </w:hyperlink>
        </w:p>
        <w:p w:rsidR="00C40B77" w:rsidRDefault="00C40B77">
          <w:pPr>
            <w:pStyle w:val="TOC1"/>
            <w:tabs>
              <w:tab w:val="left" w:pos="440"/>
              <w:tab w:val="right" w:leader="dot" w:pos="9350"/>
            </w:tabs>
            <w:rPr>
              <w:rFonts w:eastAsiaTheme="minorEastAsia"/>
              <w:noProof/>
            </w:rPr>
          </w:pPr>
          <w:hyperlink w:anchor="_Toc502335709" w:history="1">
            <w:r w:rsidRPr="00A03A7F">
              <w:rPr>
                <w:rStyle w:val="Hyperlink"/>
                <w:noProof/>
              </w:rPr>
              <w:t>5.</w:t>
            </w:r>
            <w:r>
              <w:rPr>
                <w:rFonts w:eastAsiaTheme="minorEastAsia"/>
                <w:noProof/>
              </w:rPr>
              <w:tab/>
            </w:r>
            <w:r w:rsidRPr="00A03A7F">
              <w:rPr>
                <w:rStyle w:val="Hyperlink"/>
                <w:noProof/>
              </w:rPr>
              <w:t>Conclusion</w:t>
            </w:r>
            <w:r>
              <w:rPr>
                <w:noProof/>
                <w:webHidden/>
              </w:rPr>
              <w:tab/>
            </w:r>
            <w:r>
              <w:rPr>
                <w:noProof/>
                <w:webHidden/>
              </w:rPr>
              <w:fldChar w:fldCharType="begin"/>
            </w:r>
            <w:r>
              <w:rPr>
                <w:noProof/>
                <w:webHidden/>
              </w:rPr>
              <w:instrText xml:space="preserve"> PAGEREF _Toc502335709 \h </w:instrText>
            </w:r>
            <w:r>
              <w:rPr>
                <w:noProof/>
                <w:webHidden/>
              </w:rPr>
            </w:r>
            <w:r>
              <w:rPr>
                <w:noProof/>
                <w:webHidden/>
              </w:rPr>
              <w:fldChar w:fldCharType="separate"/>
            </w:r>
            <w:r>
              <w:rPr>
                <w:noProof/>
                <w:webHidden/>
              </w:rPr>
              <w:t>9</w:t>
            </w:r>
            <w:r>
              <w:rPr>
                <w:noProof/>
                <w:webHidden/>
              </w:rPr>
              <w:fldChar w:fldCharType="end"/>
            </w:r>
          </w:hyperlink>
        </w:p>
        <w:p w:rsidR="00C40B77" w:rsidRDefault="00C40B77">
          <w:pPr>
            <w:pStyle w:val="TOC1"/>
            <w:tabs>
              <w:tab w:val="right" w:leader="dot" w:pos="9350"/>
            </w:tabs>
            <w:rPr>
              <w:rFonts w:eastAsiaTheme="minorEastAsia"/>
              <w:noProof/>
            </w:rPr>
          </w:pPr>
          <w:hyperlink w:anchor="_Toc502335710" w:history="1">
            <w:r w:rsidRPr="00A03A7F">
              <w:rPr>
                <w:rStyle w:val="Hyperlink"/>
                <w:noProof/>
              </w:rPr>
              <w:t>Bibliography</w:t>
            </w:r>
            <w:r>
              <w:rPr>
                <w:noProof/>
                <w:webHidden/>
              </w:rPr>
              <w:tab/>
            </w:r>
            <w:r>
              <w:rPr>
                <w:noProof/>
                <w:webHidden/>
              </w:rPr>
              <w:fldChar w:fldCharType="begin"/>
            </w:r>
            <w:r>
              <w:rPr>
                <w:noProof/>
                <w:webHidden/>
              </w:rPr>
              <w:instrText xml:space="preserve"> PAGEREF _Toc502335710 \h </w:instrText>
            </w:r>
            <w:r>
              <w:rPr>
                <w:noProof/>
                <w:webHidden/>
              </w:rPr>
            </w:r>
            <w:r>
              <w:rPr>
                <w:noProof/>
                <w:webHidden/>
              </w:rPr>
              <w:fldChar w:fldCharType="separate"/>
            </w:r>
            <w:r>
              <w:rPr>
                <w:noProof/>
                <w:webHidden/>
              </w:rPr>
              <w:t>9</w:t>
            </w:r>
            <w:r>
              <w:rPr>
                <w:noProof/>
                <w:webHidden/>
              </w:rPr>
              <w:fldChar w:fldCharType="end"/>
            </w:r>
          </w:hyperlink>
        </w:p>
        <w:p w:rsidR="00926953" w:rsidRDefault="00926953">
          <w:r>
            <w:rPr>
              <w:b/>
              <w:bCs/>
              <w:noProof/>
            </w:rPr>
            <w:fldChar w:fldCharType="end"/>
          </w:r>
        </w:p>
      </w:sdtContent>
    </w:sdt>
    <w:p w:rsidR="00016DD8" w:rsidRDefault="003B11DA" w:rsidP="00016DD8">
      <w:r>
        <w:br w:type="page"/>
      </w:r>
    </w:p>
    <w:p w:rsidR="00926953" w:rsidRDefault="004E6700" w:rsidP="00926953">
      <w:pPr>
        <w:pStyle w:val="Heading1"/>
        <w:numPr>
          <w:ilvl w:val="0"/>
          <w:numId w:val="1"/>
        </w:numPr>
        <w:spacing w:line="240" w:lineRule="auto"/>
        <w:jc w:val="center"/>
      </w:pPr>
      <w:bookmarkStart w:id="0" w:name="_Toc502335683"/>
      <w:r>
        <w:lastRenderedPageBreak/>
        <w:t>Introductio</w:t>
      </w:r>
      <w:r w:rsidR="00926953">
        <w:t>n</w:t>
      </w:r>
      <w:bookmarkEnd w:id="0"/>
    </w:p>
    <w:p w:rsidR="008076D8" w:rsidRPr="008076D8" w:rsidRDefault="008076D8" w:rsidP="008076D8">
      <w:pPr>
        <w:pStyle w:val="Heading2"/>
        <w:numPr>
          <w:ilvl w:val="1"/>
          <w:numId w:val="1"/>
        </w:numPr>
      </w:pPr>
      <w:bookmarkStart w:id="1" w:name="_Toc502335684"/>
      <w:r w:rsidRPr="008076D8">
        <w:t>Human Brain</w:t>
      </w:r>
      <w:bookmarkEnd w:id="1"/>
    </w:p>
    <w:p w:rsidR="008076D8" w:rsidRDefault="00926953" w:rsidP="008076D8">
      <w:pPr>
        <w:ind w:firstLine="360"/>
      </w:pPr>
      <w:r>
        <w:t>Human brain is always an interesting subject of research for a very long time. How it works? How it sends commands and controls all other organs? These types of questions always grab interest of humans towards this subject. We all know that this part of humans controls</w:t>
      </w:r>
      <w:r w:rsidR="00BE4266">
        <w:t xml:space="preserve"> all the working of human body.</w:t>
      </w:r>
    </w:p>
    <w:p w:rsidR="008076D8" w:rsidRDefault="008076D8" w:rsidP="008076D8">
      <w:pPr>
        <w:pStyle w:val="Heading3"/>
        <w:numPr>
          <w:ilvl w:val="2"/>
          <w:numId w:val="1"/>
        </w:numPr>
      </w:pPr>
      <w:bookmarkStart w:id="2" w:name="_Toc502335685"/>
      <w:r>
        <w:t>Parts of Brain</w:t>
      </w:r>
      <w:bookmarkEnd w:id="2"/>
    </w:p>
    <w:p w:rsidR="00926953" w:rsidRDefault="00BE4266" w:rsidP="008076D8">
      <w:pPr>
        <w:ind w:left="360"/>
      </w:pPr>
      <w:r>
        <w:fldChar w:fldCharType="begin" w:fldLock="1"/>
      </w:r>
      <w:r>
        <w:instrText>ADDIN CSL_CITATION { "citationItems" : [ { "id" : "ITEM-1", "itemData" : { "DOI" : "10.1288/00005537-191506000-00025", "ISSN" : "09619275", "abstract" : "Cerebrum: The cerebrum, also known as the telencephalon, is the largest and most highly developed part of the human brain. It encompasses about two-thirds of the brain mass and lies over and around most of the structures of the brain. The outer portion (1.5mm to 5mm) of the cerebrum is covered by a thin layer of gray tissue called the cerebral cortex. The cerebrum is divided into right and left hemispheres that are connected by the corpus callosum. Each hemisphere is in turn divided into four lobes. The cerebrum or telencephalon, along with the diencephalon comprise the two major divisions of prosencephalon (forebrain).", "author" : [ { "dropping-particle" : "", "family" : "Bailey", "given" : "Regina", "non-dropping-particle" : "", "parse-names" : false, "suffix" : "" } ], "container-title" : "About.com", "id" : "ITEM-1", "issued" : { "date-parts" : [ [ "2013" ] ] }, "page" : "1-6", "title" : "Anatomy of the Brain - Cerebrum", "type" : "article-journal" }, "uris" : [ "http://www.mendeley.com/documents/?uuid=b5131f1b-5d02-481b-98e7-aa432aa37e0e" ] } ], "mendeley" : { "formattedCitation" : "(Bailey, 2013)", "plainTextFormattedCitation" : "(Bailey, 2013)", "previouslyFormattedCitation" : "(Bailey, 2013)" }, "properties" : {  }, "schema" : "https://github.com/citation-style-language/schema/raw/master/csl-citation.json" }</w:instrText>
      </w:r>
      <w:r>
        <w:fldChar w:fldCharType="separate"/>
      </w:r>
      <w:r w:rsidRPr="00BE4266">
        <w:rPr>
          <w:noProof/>
        </w:rPr>
        <w:t>(Bailey, 2013)</w:t>
      </w:r>
      <w:r>
        <w:fldChar w:fldCharType="end"/>
      </w:r>
      <w:r w:rsidR="00926953">
        <w:t>Brain is mainly composed of three parts</w:t>
      </w:r>
      <w:r w:rsidR="00076022">
        <w:t xml:space="preserve"> (Figure 1 )</w:t>
      </w:r>
    </w:p>
    <w:p w:rsidR="00926953" w:rsidRDefault="00926953" w:rsidP="00926953">
      <w:pPr>
        <w:pStyle w:val="ListParagraph"/>
        <w:numPr>
          <w:ilvl w:val="0"/>
          <w:numId w:val="2"/>
        </w:numPr>
      </w:pPr>
      <w:r w:rsidRPr="00BE4266">
        <w:rPr>
          <w:b/>
        </w:rPr>
        <w:t>Cerebrum</w:t>
      </w:r>
      <w:r>
        <w:t xml:space="preserve"> this part of the brain controls </w:t>
      </w:r>
      <w:r w:rsidR="00BE4266">
        <w:t>touch, hearing, vision, speech, reasoning, learning and voluntary movements of the body.</w:t>
      </w:r>
    </w:p>
    <w:p w:rsidR="00926953" w:rsidRDefault="00926953" w:rsidP="00926953">
      <w:pPr>
        <w:pStyle w:val="ListParagraph"/>
        <w:numPr>
          <w:ilvl w:val="0"/>
          <w:numId w:val="2"/>
        </w:numPr>
      </w:pPr>
      <w:r w:rsidRPr="00BE4266">
        <w:rPr>
          <w:b/>
        </w:rPr>
        <w:t>Cerebellum</w:t>
      </w:r>
      <w:r w:rsidR="00BE4266">
        <w:t xml:space="preserve"> this part of the brain controls muscular movement, posture and balance.</w:t>
      </w:r>
    </w:p>
    <w:p w:rsidR="00EA2731" w:rsidRDefault="00926953" w:rsidP="00EA2731">
      <w:pPr>
        <w:pStyle w:val="ListParagraph"/>
        <w:numPr>
          <w:ilvl w:val="0"/>
          <w:numId w:val="2"/>
        </w:numPr>
      </w:pPr>
      <w:r w:rsidRPr="00BE4266">
        <w:rPr>
          <w:b/>
        </w:rPr>
        <w:t>Brainstem</w:t>
      </w:r>
      <w:r>
        <w:t xml:space="preserve"> </w:t>
      </w:r>
      <w:r w:rsidR="00BE4266">
        <w:t>this part of the brain controls involuntary movements.</w:t>
      </w:r>
    </w:p>
    <w:p w:rsidR="00076022" w:rsidRDefault="00EA2731" w:rsidP="00076022">
      <w:pPr>
        <w:keepNext/>
        <w:ind w:left="360"/>
        <w:jc w:val="center"/>
      </w:pPr>
      <w:r>
        <w:rPr>
          <w:noProof/>
        </w:rPr>
        <w:drawing>
          <wp:inline distT="0" distB="0" distL="0" distR="0" wp14:anchorId="3062F4A0" wp14:editId="5F4F71F8">
            <wp:extent cx="2819400" cy="2305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s-of-the-human-brain.gif"/>
                    <pic:cNvPicPr/>
                  </pic:nvPicPr>
                  <pic:blipFill>
                    <a:blip r:embed="rId9">
                      <a:extLst>
                        <a:ext uri="{28A0092B-C50C-407E-A947-70E740481C1C}">
                          <a14:useLocalDpi xmlns:a14="http://schemas.microsoft.com/office/drawing/2010/main" val="0"/>
                        </a:ext>
                      </a:extLst>
                    </a:blip>
                    <a:stretch>
                      <a:fillRect/>
                    </a:stretch>
                  </pic:blipFill>
                  <pic:spPr>
                    <a:xfrm>
                      <a:off x="0" y="0"/>
                      <a:ext cx="2819400" cy="2305050"/>
                    </a:xfrm>
                    <a:prstGeom prst="rect">
                      <a:avLst/>
                    </a:prstGeom>
                  </pic:spPr>
                </pic:pic>
              </a:graphicData>
            </a:graphic>
          </wp:inline>
        </w:drawing>
      </w:r>
    </w:p>
    <w:p w:rsidR="00EA2731" w:rsidRDefault="00076022" w:rsidP="00076022">
      <w:pPr>
        <w:pStyle w:val="Caption"/>
        <w:jc w:val="center"/>
      </w:pPr>
      <w:r>
        <w:t xml:space="preserve">Figure </w:t>
      </w:r>
      <w:r w:rsidR="00B863BA">
        <w:fldChar w:fldCharType="begin"/>
      </w:r>
      <w:r w:rsidR="00B863BA">
        <w:instrText xml:space="preserve"> SEQ Figure \* ARABIC </w:instrText>
      </w:r>
      <w:r w:rsidR="00B863BA">
        <w:fldChar w:fldCharType="separate"/>
      </w:r>
      <w:r w:rsidR="00C40B77">
        <w:rPr>
          <w:noProof/>
        </w:rPr>
        <w:t>1</w:t>
      </w:r>
      <w:r w:rsidR="00B863BA">
        <w:rPr>
          <w:noProof/>
        </w:rPr>
        <w:fldChar w:fldCharType="end"/>
      </w:r>
      <w:r w:rsidR="009D055A">
        <w:rPr>
          <w:noProof/>
        </w:rPr>
        <w:t xml:space="preserve"> Parts of Brain </w:t>
      </w:r>
      <w:r w:rsidR="00BD03C4">
        <w:rPr>
          <w:noProof/>
        </w:rPr>
        <w:fldChar w:fldCharType="begin" w:fldLock="1"/>
      </w:r>
      <w:r w:rsidR="00BD03C4">
        <w:rPr>
          <w:noProof/>
        </w:rPr>
        <w:instrText>ADDIN CSL_CITATION { "citationItems" : [ { "id" : "ITEM-1", "itemData" : { "URL" : "http://www.english-online.at/biology/human-brain/parts-and-functions-of-the-brain.htm", "accessed" : { "date-parts" : [ [ "2017", "12", "29" ] ] }, "id" : "ITEM-1", "issued" : { "date-parts" : [ [ "0" ] ] }, "title" : "The Human Brain | Parts of the Brain | The Nervous System | Brain Disorders", "type" : "webpage" }, "uris" : [ "http://www.mendeley.com/documents/?uuid=878dac6a-2f16-3d34-b930-09b0df9f5862" ] } ], "mendeley" : { "formattedCitation" : "(&lt;i&gt;The Human Brain | Parts of the Brain | The Nervous System | Brain Disorders&lt;/i&gt;, no date)", "plainTextFormattedCitation" : "(The Human Brain | Parts of the Brain | The Nervous System | Brain Disorders, no date)", "previouslyFormattedCitation" : "(&lt;i&gt;The Human Brain | Parts of the Brain | The Nervous System | Brain Disorders&lt;/i&gt;, no date)" }, "properties" : {  }, "schema" : "https://github.com/citation-style-language/schema/raw/master/csl-citation.json" }</w:instrText>
      </w:r>
      <w:r w:rsidR="00BD03C4">
        <w:rPr>
          <w:noProof/>
        </w:rPr>
        <w:fldChar w:fldCharType="separate"/>
      </w:r>
      <w:r w:rsidR="00BD03C4" w:rsidRPr="00BD03C4">
        <w:rPr>
          <w:b w:val="0"/>
          <w:noProof/>
        </w:rPr>
        <w:t>(The Human Brain | Parts of the Brain | The Nervous System | Brain Disorders, no date)</w:t>
      </w:r>
      <w:r w:rsidR="00BD03C4">
        <w:rPr>
          <w:noProof/>
        </w:rPr>
        <w:fldChar w:fldCharType="end"/>
      </w:r>
      <w:r>
        <w:t xml:space="preserve">  </w:t>
      </w:r>
    </w:p>
    <w:p w:rsidR="008076D8" w:rsidRDefault="00516BF5" w:rsidP="00516BF5">
      <w:pPr>
        <w:pStyle w:val="Heading3"/>
        <w:numPr>
          <w:ilvl w:val="2"/>
          <w:numId w:val="1"/>
        </w:numPr>
      </w:pPr>
      <w:bookmarkStart w:id="3" w:name="_Toc502335686"/>
      <w:r>
        <w:t>Brain Commands</w:t>
      </w:r>
      <w:bookmarkEnd w:id="3"/>
    </w:p>
    <w:p w:rsidR="00307D18" w:rsidRPr="00307D18" w:rsidRDefault="00516BF5" w:rsidP="00AF1B46">
      <w:pPr>
        <w:ind w:left="360"/>
      </w:pPr>
      <w:r>
        <w:t>When brain receives some message from body or sends any message to the body, it is sent through a network of cells (neurons) in form of electric current. Voltage of this electric current is so small that cannot be felt but can be detected.</w:t>
      </w:r>
      <w:r w:rsidR="00074A98">
        <w:t xml:space="preserve"> </w:t>
      </w:r>
    </w:p>
    <w:p w:rsidR="008076D8" w:rsidRDefault="008076D8" w:rsidP="008076D8">
      <w:pPr>
        <w:pStyle w:val="Heading2"/>
        <w:numPr>
          <w:ilvl w:val="1"/>
          <w:numId w:val="1"/>
        </w:numPr>
      </w:pPr>
      <w:bookmarkStart w:id="4" w:name="_Toc502335687"/>
      <w:r>
        <w:t>Movement of Objects through Brain</w:t>
      </w:r>
      <w:bookmarkEnd w:id="4"/>
    </w:p>
    <w:p w:rsidR="00AF1B46" w:rsidRDefault="00AF1B46" w:rsidP="00AF1B46">
      <w:pPr>
        <w:ind w:left="360" w:firstLine="360"/>
      </w:pPr>
      <w:r>
        <w:t>As discussed earlier different parts of brain are responsible for different functions in which cerebrum controls movement. “</w:t>
      </w:r>
      <w:r>
        <w:rPr>
          <w:rFonts w:ascii="Verdana" w:hAnsi="Verdana"/>
          <w:color w:val="000000"/>
          <w:sz w:val="18"/>
          <w:szCs w:val="18"/>
          <w:shd w:val="clear" w:color="auto" w:fill="FFFFFF"/>
        </w:rPr>
        <w:t>Different parts of the cerebrum are responsible for moving different body parts. The left side of the brain controls the movements of the right side of the body, and the right side of the brain controls the movements of the left side of the body.</w:t>
      </w:r>
      <w:r>
        <w:t>”</w:t>
      </w:r>
      <w:r>
        <w:fldChar w:fldCharType="begin" w:fldLock="1"/>
      </w:r>
      <w:r>
        <w:instrText>ADDIN CSL_CITATION { "citationItems" : [ { "id" : "ITEM-1", "itemData" : { "URL" : "http://kidshealth.org/en/teens/brain-nervous-system.html#", "accessed" : { "date-parts" : [ [ "2017", "12", "28" ] ] }, "id" : "ITEM-1", "issued" : { "date-parts" : [ [ "0" ] ] }, "title" : "Brain and Nervous System", "type" : "webpage" }, "uris" : [ "http://www.mendeley.com/documents/?uuid=e1366b53-e133-381a-8a13-6e052201a7a3" ] } ], "mendeley" : { "formattedCitation" : "(&lt;i&gt;Brain and Nervous System&lt;/i&gt;, no date)", "plainTextFormattedCitation" : "(Brain and Nervous System, no date)", "previouslyFormattedCitation" : "(&lt;i&gt;Brain and Nervous System&lt;/i&gt;, no date)" }, "properties" : {  }, "schema" : "https://github.com/citation-style-language/schema/raw/master/csl-citation.json" }</w:instrText>
      </w:r>
      <w:r>
        <w:fldChar w:fldCharType="separate"/>
      </w:r>
      <w:r w:rsidRPr="00611E2E">
        <w:rPr>
          <w:noProof/>
        </w:rPr>
        <w:t>(</w:t>
      </w:r>
      <w:r w:rsidRPr="00FC1F32">
        <w:rPr>
          <w:noProof/>
        </w:rPr>
        <w:t>Brain and Nervous System,</w:t>
      </w:r>
      <w:r w:rsidRPr="00611E2E">
        <w:rPr>
          <w:noProof/>
        </w:rPr>
        <w:t xml:space="preserve"> no date)</w:t>
      </w:r>
      <w:r>
        <w:fldChar w:fldCharType="end"/>
      </w:r>
      <w:r>
        <w:t xml:space="preserve"> As movement of organs is controlled by brain we can also control movement of different mechanical objects through brain commands using waves or signals generated by cells of brain.</w:t>
      </w:r>
    </w:p>
    <w:p w:rsidR="00EA2731" w:rsidRDefault="00A13764" w:rsidP="00A13764">
      <w:pPr>
        <w:pStyle w:val="Heading2"/>
        <w:numPr>
          <w:ilvl w:val="2"/>
          <w:numId w:val="1"/>
        </w:numPr>
      </w:pPr>
      <w:bookmarkStart w:id="5" w:name="_Toc502335688"/>
      <w:r>
        <w:lastRenderedPageBreak/>
        <w:t>Controlling Movement of Objects through Brain</w:t>
      </w:r>
      <w:bookmarkEnd w:id="5"/>
    </w:p>
    <w:p w:rsidR="008076D8" w:rsidRDefault="00034891" w:rsidP="00516BF5">
      <w:pPr>
        <w:ind w:left="360" w:firstLine="360"/>
      </w:pPr>
      <w:r>
        <w:t>Beside other research topics</w:t>
      </w:r>
      <w:r w:rsidR="00EA2731">
        <w:t xml:space="preserve"> </w:t>
      </w:r>
      <w:r>
        <w:t xml:space="preserve">“Controlling movement of </w:t>
      </w:r>
      <w:r w:rsidR="00EA2731">
        <w:t xml:space="preserve">objects through brain commands” </w:t>
      </w:r>
      <w:r>
        <w:t xml:space="preserve">is also a vast topic for research. A lot of research has been </w:t>
      </w:r>
      <w:r w:rsidR="00EA2731">
        <w:t xml:space="preserve">done and is going on </w:t>
      </w:r>
      <w:r>
        <w:t>as well</w:t>
      </w:r>
      <w:r w:rsidR="00EA2731">
        <w:t xml:space="preserve"> in this regard</w:t>
      </w:r>
      <w:r>
        <w:t xml:space="preserve">. </w:t>
      </w:r>
      <w:r>
        <w:fldChar w:fldCharType="begin" w:fldLock="1"/>
      </w:r>
      <w:r>
        <w:instrText>ADDIN CSL_CITATION { "citationItems" : [ { "id" : "ITEM-1", "itemData" : { "DOI" : "10.1088/1742-6596/90/1/012094", "ISBN" : "1742-6596", "ISSN" : "17426588", "abstract" : "This paper presents a Human-Machine Interface (HMI) based on the signals generated by eye blinks or\\r brain activity. The system structure and the signal acquisition and processing are shown. The\\r signals used in this work are either the signal associated to the muscular movement corresponding to\\r an eye blink or the brain signal corresponding to visual information processing. The variance is the\\r feature extracted from such signals in order to detect the intention of the user. The classification\\r is performed by a variance threshold which is experimentally determined for each user during the\\r training stage. The command options, which are going to be sent to the commanded device, are\\r presented to the user in the screen of a PDA (Personal Digital Assistant). In the experiments here\\r reported, a robotic wheelchair is used as the device being commanded.", "author" : [ { "dropping-particle" : "", "family" : "Ferreira", "given" : "A.", "non-dropping-particle" : "", "parse-names" : false, "suffix" : "" }, { "dropping-particle" : "", "family" : "Silva", "given" : "R. L.", "non-dropping-particle" : "", "parse-names" : false, "suffix" : "" }, { "dropping-particle" : "", "family" : "Celeste", "given" : "W. C.", "non-dropping-particle" : "", "parse-names" : false, "suffix" : "" }, { "dropping-particle" : "", "family" : "Bastos Filho", "given" : "T. F.", "non-dropping-particle" : "", "parse-names" : false, "suffix" : "" }, { "dropping-particle" : "", "family" : "Sarcinelli Filho", "given" : "M.", "non-dropping-particle" : "", "parse-names" : false, "suffix" : "" } ], "container-title" : "Journal of Physics: Conference Series", "id" : "ITEM-1", "issue" : "1", "issued" : { "date-parts" : [ [ "2007" ] ] }, "title" : "Human-machine interface based on muscular and brain signals applied to a robotic wheelchair", "type" : "article-journal", "volume" : "90" }, "uris" : [ "http://www.mendeley.com/documents/?uuid=652797bb-53b4-4f6f-8ebd-98a934f8b652" ] } ], "mendeley" : { "formattedCitation" : "(Ferreira &lt;i&gt;et al.&lt;/i&gt;, 2007)", "plainTextFormattedCitation" : "(Ferreira et al., 2007)", "previouslyFormattedCitation" : "(Ferreira &lt;i&gt;et al.&lt;/i&gt;, 2007)" }, "properties" : {  }, "schema" : "https://github.com/citation-style-language/schema/raw/master/csl-citation.json" }</w:instrText>
      </w:r>
      <w:r>
        <w:fldChar w:fldCharType="separate"/>
      </w:r>
      <w:r w:rsidRPr="00034891">
        <w:rPr>
          <w:noProof/>
        </w:rPr>
        <w:t xml:space="preserve">(Ferreira </w:t>
      </w:r>
      <w:r w:rsidRPr="00034891">
        <w:rPr>
          <w:i/>
          <w:noProof/>
        </w:rPr>
        <w:t>et al.</w:t>
      </w:r>
      <w:r w:rsidRPr="00034891">
        <w:rPr>
          <w:noProof/>
        </w:rPr>
        <w:t>, 2007)</w:t>
      </w:r>
      <w:r>
        <w:fldChar w:fldCharType="end"/>
      </w:r>
      <w:r w:rsidR="00307D18">
        <w:t xml:space="preserve"> A robotic wheel chair was moved using HMI (Human Machine Interface)</w:t>
      </w:r>
      <w:r>
        <w:t xml:space="preserve">. </w:t>
      </w:r>
      <w:r w:rsidR="00307D18">
        <w:t>At Florida University</w:t>
      </w:r>
      <w:r w:rsidR="00EA2731">
        <w:t xml:space="preserve"> people flew drones </w:t>
      </w:r>
      <w:r w:rsidR="00307D18">
        <w:t>while controlling them with brain.</w:t>
      </w:r>
      <w:r w:rsidR="00307D18">
        <w:fldChar w:fldCharType="begin" w:fldLock="1"/>
      </w:r>
      <w:r w:rsidR="00307D18">
        <w:instrText>ADDIN CSL_CITATION { "citationItems" : [ { "id" : "ITEM-1", "itemData" : { "URL" : "https://www.eng.ufl.edu/newengineer/news/mind-controlled-drones-race-to-the-future/", "accessed" : { "date-parts" : [ [ "2017", "12", "28" ] ] }, "id" : "ITEM-1", "issued" : { "date-parts" : [ [ "0" ] ] }, "title" : "Mind-controlled drones race to the future - Powering the New Engineer", "type" : "webpage" }, "uris" : [ "http://www.mendeley.com/documents/?uuid=a2bccbde-0a0b-3a24-8016-d3f5eb5d943d" ] } ], "mendeley" : { "formattedCitation" : "(&lt;i&gt;Mind-controlled drones race to the future - Powering the New Engineer&lt;/i&gt;, no date)", "plainTextFormattedCitation" : "(Mind-controlled drones race to the future - Powering the New Engineer, no date)", "previouslyFormattedCitation" : "(&lt;i&gt;Mind-controlled drones race to the future - Powering the New Engineer&lt;/i&gt;, no date)" }, "properties" : {  }, "schema" : "https://github.com/citation-style-language/schema/raw/master/csl-citation.json" }</w:instrText>
      </w:r>
      <w:r w:rsidR="00307D18">
        <w:fldChar w:fldCharType="separate"/>
      </w:r>
      <w:r w:rsidR="00307D18" w:rsidRPr="00307D18">
        <w:rPr>
          <w:noProof/>
        </w:rPr>
        <w:t>(Mind-controlled drones race to the future - Powering the New Engineer, no date)</w:t>
      </w:r>
      <w:r w:rsidR="00307D18">
        <w:fldChar w:fldCharType="end"/>
      </w:r>
      <w:r w:rsidR="0009720F">
        <w:t>. Similarly a hex bug  was controlled with brain waves.</w:t>
      </w:r>
      <w:r w:rsidR="0009720F">
        <w:fldChar w:fldCharType="begin" w:fldLock="1"/>
      </w:r>
      <w:r w:rsidR="0009720F">
        <w:instrText>ADDIN CSL_CITATION { "citationItems" : [ { "id" : "ITEM-1", "itemData" : { "URL" : "http://eeghacker.blogspot.com/2014/06/controlling-hex-bug-with-my-brain-waves.html", "accessed" : { "date-parts" : [ [ "2017", "12", "28" ] ] }, "id" : "ITEM-1", "issued" : { "date-parts" : [ [ "0" ] ] }, "title" : "EEG Hacker: Controlling a Hex Bug with my Brain Waves", "type" : "webpage" }, "uris" : [ "http://www.mendeley.com/documents/?uuid=dd2c48a9-e5d3-3ff2-a06f-c064400cfb7c" ] } ], "mendeley" : { "formattedCitation" : "(&lt;i&gt;EEG Hacker: Controlling a Hex Bug with my Brain Waves&lt;/i&gt;, no date)", "plainTextFormattedCitation" : "(EEG Hacker: Controlling a Hex Bug with my Brain Waves, no date)", "previouslyFormattedCitation" : "(&lt;i&gt;EEG Hacker: Controlling a Hex Bug with my Brain Waves&lt;/i&gt;, no date)" }, "properties" : {  }, "schema" : "https://github.com/citation-style-language/schema/raw/master/csl-citation.json" }</w:instrText>
      </w:r>
      <w:r w:rsidR="0009720F">
        <w:fldChar w:fldCharType="separate"/>
      </w:r>
      <w:r w:rsidR="0009720F" w:rsidRPr="0009720F">
        <w:rPr>
          <w:noProof/>
        </w:rPr>
        <w:t>(</w:t>
      </w:r>
      <w:r w:rsidR="0009720F" w:rsidRPr="00714241">
        <w:rPr>
          <w:noProof/>
        </w:rPr>
        <w:t>EEG Hacker: Controlling a Hex Bug with my Brain Waves, no date)</w:t>
      </w:r>
      <w:r w:rsidR="0009720F">
        <w:fldChar w:fldCharType="end"/>
      </w:r>
    </w:p>
    <w:p w:rsidR="00A13764" w:rsidRDefault="00A13764" w:rsidP="00A13764">
      <w:pPr>
        <w:pStyle w:val="Heading2"/>
        <w:numPr>
          <w:ilvl w:val="2"/>
          <w:numId w:val="1"/>
        </w:numPr>
      </w:pPr>
      <w:bookmarkStart w:id="6" w:name="_Toc502335689"/>
      <w:r>
        <w:t>Usage of Controlling Objects through Brain</w:t>
      </w:r>
      <w:bookmarkEnd w:id="6"/>
    </w:p>
    <w:p w:rsidR="00A13764" w:rsidRDefault="00A13764" w:rsidP="00A13764">
      <w:pPr>
        <w:ind w:left="360" w:firstLine="360"/>
      </w:pPr>
      <w:r>
        <w:t>Handicapped people are those who are paralyzed or have movement disorders. These people face difficulty in doing simple tasks in their daily life. They need alternate ways for movement and control in order to perform daily life duties. To help these people a lot of work has been done. “Brain Computer Interface” is this type of work.</w:t>
      </w:r>
    </w:p>
    <w:p w:rsidR="00EA2731" w:rsidRDefault="00EA2731" w:rsidP="00EA2731">
      <w:pPr>
        <w:pStyle w:val="Heading2"/>
        <w:numPr>
          <w:ilvl w:val="1"/>
          <w:numId w:val="1"/>
        </w:numPr>
      </w:pPr>
      <w:bookmarkStart w:id="7" w:name="_Toc502335690"/>
      <w:r>
        <w:t>Communication with Human Brain</w:t>
      </w:r>
      <w:bookmarkEnd w:id="7"/>
    </w:p>
    <w:p w:rsidR="00E96289" w:rsidRPr="00E96289" w:rsidRDefault="00E96289" w:rsidP="00E96289">
      <w:pPr>
        <w:ind w:left="360" w:firstLine="360"/>
      </w:pPr>
      <w:r>
        <w:t xml:space="preserve">We know that a brain sends messages or receive message in form of electric current then how we can communicate with the brain if we want to send any message or receive any message. </w:t>
      </w:r>
    </w:p>
    <w:p w:rsidR="00074A98" w:rsidRPr="008076D8" w:rsidRDefault="00074A98" w:rsidP="00FC1F32">
      <w:pPr>
        <w:ind w:left="360" w:firstLine="360"/>
      </w:pPr>
      <w:r>
        <w:t xml:space="preserve">One way of communication with human brain is through EEG devices. </w:t>
      </w:r>
      <w:r w:rsidR="00307D18">
        <w:t>EEG device is</w:t>
      </w:r>
      <w:r w:rsidR="00FC1F32">
        <w:t xml:space="preserve"> consist</w:t>
      </w:r>
      <w:r w:rsidR="00307D18">
        <w:t>s</w:t>
      </w:r>
      <w:r w:rsidR="00FC1F32">
        <w:t xml:space="preserve"> of electrodes which record brain signals from scalp</w:t>
      </w:r>
      <w:r w:rsidR="00EA2731">
        <w:t xml:space="preserve"> in form of electric current</w:t>
      </w:r>
      <w:r w:rsidR="00FC1F32">
        <w:t>. “EEG activity recorded at the scalp consists of voltage changes of tens of microvolts at frequencies ranging from below 1 Hz to about 50 Hz.”</w:t>
      </w:r>
      <w:r w:rsidR="00FC1F32">
        <w:fldChar w:fldCharType="begin" w:fldLock="1"/>
      </w:r>
      <w:r w:rsidR="00FC1F32">
        <w:instrText>ADDIN CSL_CITATION { "citationItems" : [ { "id" : "ITEM-1", "itemData" : { "DOI" : "10.1109/86.847823", "ISBN" : "1063-6528", "ISSN" : "10636528", "PMID" : "10896194", "abstract" : "Studies at the Wadsworth Center over the past 14 years have shown that people with or without motor disabilities can learn to control the amplitude of \u03bc or \u03b2 rhythms in electroencephalographic (EEG) activity recorded from the scalp over the sensorimotor cortex and can use that control to move a cursor on a computer screen in one or two dimensions. This EEG-based brain-computer interface (BCI) could provide a new augmentative communication technology for those who are totally paralyzed or have other severe motor impairments, Present research focuses on improving the speed and accuracy of BCI communication", "author" : [ { "dropping-particle" : "", "family" : "Wolpaw", "given" : "J. R.", "non-dropping-particle" : "", "parse-names" : false, "suffix" : "" }, { "dropping-particle" : "", "family" : "McFarland", "given" : "D. J.", "non-dropping-particle" : "", "parse-names" : false, "suffix" : "" }, { "dropping-particle" : "", "family" : "Vaughan", "given" : "T. M.", "non-dropping-particle" : "", "parse-names" : false, "suffix" : "" } ], "container-title" : "IEEE Transactions on Rehabilitation Engineering", "id" : "ITEM-1", "issue" : "2", "issued" : { "date-parts" : [ [ "2000" ] ] }, "page" : "222-226", "title" : "Brain-computer interface research at the Wadsworth Center", "type" : "article-journal", "volume" : "8" }, "uris" : [ "http://www.mendeley.com/documents/?uuid=bacab217-aa1a-46e2-b76a-ab0fc111feae" ] } ], "mendeley" : { "formattedCitation" : "(Wolpaw, McFarland and Vaughan, 2000)", "plainTextFormattedCitation" : "(Wolpaw, McFarland and Vaughan, 2000)", "previouslyFormattedCitation" : "(Wolpaw, McFarland and Vaughan, 2000)" }, "properties" : {  }, "schema" : "https://github.com/citation-style-language/schema/raw/master/csl-citation.json" }</w:instrText>
      </w:r>
      <w:r w:rsidR="00FC1F32">
        <w:fldChar w:fldCharType="separate"/>
      </w:r>
      <w:r w:rsidR="00FC1F32" w:rsidRPr="00FC1F32">
        <w:rPr>
          <w:noProof/>
        </w:rPr>
        <w:t>(Wolpaw, McFarland and Vaughan, 2000)</w:t>
      </w:r>
      <w:r w:rsidR="00FC1F32">
        <w:fldChar w:fldCharType="end"/>
      </w:r>
      <w:r w:rsidR="00FC1F32">
        <w:t xml:space="preserve"> </w:t>
      </w:r>
    </w:p>
    <w:p w:rsidR="008076D8" w:rsidRDefault="008076D8" w:rsidP="008076D8">
      <w:pPr>
        <w:pStyle w:val="Heading2"/>
        <w:numPr>
          <w:ilvl w:val="1"/>
          <w:numId w:val="1"/>
        </w:numPr>
      </w:pPr>
      <w:bookmarkStart w:id="8" w:name="_Toc502335691"/>
      <w:r>
        <w:t>Research Problem</w:t>
      </w:r>
      <w:bookmarkEnd w:id="8"/>
    </w:p>
    <w:p w:rsidR="00FC1F32" w:rsidRDefault="00FC1F32" w:rsidP="00307D18">
      <w:pPr>
        <w:ind w:left="360" w:firstLine="360"/>
      </w:pPr>
      <w:r>
        <w:t xml:space="preserve">Previously a single object is moved by brain commands. This includes </w:t>
      </w:r>
      <w:r>
        <w:fldChar w:fldCharType="begin" w:fldLock="1"/>
      </w:r>
      <w:r>
        <w:instrText>ADDIN CSL_CITATION { "citationItems" : [ { "id" : "ITEM-1", "itemData" : { "URL" : "https://www.eng.ufl.edu/newengineer/news/mind-controlled-drones-race-to-the-future/", "accessed" : { "date-parts" : [ [ "2017", "12", "28" ] ] }, "id" : "ITEM-1", "issued" : { "date-parts" : [ [ "0" ] ] }, "title" : "Mind-controlled drones race to the future - Powering the New Engineer", "type" : "webpage" }, "uris" : [ "http://www.mendeley.com/documents/?uuid=a2bccbde-0a0b-3a24-8016-d3f5eb5d943d" ] } ], "mendeley" : { "formattedCitation" : "(&lt;i&gt;Mind-controlled drones race to the future - Powering the New Engineer&lt;/i&gt;, no date)", "plainTextFormattedCitation" : "(Mind-controlled drones race to the future - Powering the New Engineer, no date)", "previouslyFormattedCitation" : "(&lt;i&gt;Mind-controlled drones race to the future - Powering the New Engineer&lt;/i&gt;, no date)" }, "properties" : {  }, "schema" : "https://github.com/citation-style-language/schema/raw/master/csl-citation.json" }</w:instrText>
      </w:r>
      <w:r>
        <w:fldChar w:fldCharType="separate"/>
      </w:r>
      <w:r w:rsidRPr="00FC1F32">
        <w:rPr>
          <w:noProof/>
        </w:rPr>
        <w:t>(</w:t>
      </w:r>
      <w:r w:rsidRPr="00A13764">
        <w:rPr>
          <w:noProof/>
        </w:rPr>
        <w:t>Mind-controlled drones race to the future - Powering the New Engineer, no date)</w:t>
      </w:r>
      <w:r>
        <w:fldChar w:fldCharType="end"/>
      </w:r>
      <w:r>
        <w:t xml:space="preserve"> world’s first race between mind controlled drones in university of Florida. </w:t>
      </w:r>
      <w:r w:rsidR="00A13764">
        <w:fldChar w:fldCharType="begin" w:fldLock="1"/>
      </w:r>
      <w:r w:rsidR="00A13764">
        <w:instrText>ADDIN CSL_CITATION { "citationItems" : [ { "id" : "ITEM-1", "itemData" : { "DOI" : "10.1088/1742-6596/90/1/012094", "ISBN" : "1742-6596", "ISSN" : "17426588", "abstract" : "This paper presents a Human-Machine Interface (HMI) based on the signals generated by eye blinks or\\r brain activity. The system structure and the signal acquisition and processing are shown. The\\r signals used in this work are either the signal associated to the muscular movement corresponding to\\r an eye blink or the brain signal corresponding to visual information processing. The variance is the\\r feature extracted from such signals in order to detect the intention of the user. The classification\\r is performed by a variance threshold which is experimentally determined for each user during the\\r training stage. The command options, which are going to be sent to the commanded device, are\\r presented to the user in the screen of a PDA (Personal Digital Assistant). In the experiments here\\r reported, a robotic wheelchair is used as the device being commanded.", "author" : [ { "dropping-particle" : "", "family" : "Ferreira", "given" : "A.", "non-dropping-particle" : "", "parse-names" : false, "suffix" : "" }, { "dropping-particle" : "", "family" : "Silva", "given" : "R. L.", "non-dropping-particle" : "", "parse-names" : false, "suffix" : "" }, { "dropping-particle" : "", "family" : "Celeste", "given" : "W. C.", "non-dropping-particle" : "", "parse-names" : false, "suffix" : "" }, { "dropping-particle" : "", "family" : "Bastos Filho", "given" : "T. F.", "non-dropping-particle" : "", "parse-names" : false, "suffix" : "" }, { "dropping-particle" : "", "family" : "Sarcinelli Filho", "given" : "M.", "non-dropping-particle" : "", "parse-names" : false, "suffix" : "" } ], "container-title" : "Journal of Physics: Conference Series", "id" : "ITEM-1", "issue" : "1", "issued" : { "date-parts" : [ [ "2007" ] ] }, "title" : "Human-machine interface based on muscular and brain signals applied to a robotic wheelchair", "type" : "article-journal", "volume" : "90" }, "uris" : [ "http://www.mendeley.com/documents/?uuid=652797bb-53b4-4f6f-8ebd-98a934f8b652" ] } ], "mendeley" : { "formattedCitation" : "(Ferreira &lt;i&gt;et al.&lt;/i&gt;, 2007)", "plainTextFormattedCitation" : "(Ferreira et al., 2007)", "previouslyFormattedCitation" : "(Ferreira &lt;i&gt;et al.&lt;/i&gt;, 2007)" }, "properties" : {  }, "schema" : "https://github.com/citation-style-language/schema/raw/master/csl-citation.json" }</w:instrText>
      </w:r>
      <w:r w:rsidR="00A13764">
        <w:fldChar w:fldCharType="separate"/>
      </w:r>
      <w:r w:rsidR="00A13764" w:rsidRPr="00A13764">
        <w:rPr>
          <w:noProof/>
        </w:rPr>
        <w:t xml:space="preserve">(Ferreira </w:t>
      </w:r>
      <w:r w:rsidR="00A13764" w:rsidRPr="00A13764">
        <w:rPr>
          <w:i/>
          <w:noProof/>
        </w:rPr>
        <w:t>et al.</w:t>
      </w:r>
      <w:r w:rsidR="00A13764" w:rsidRPr="00A13764">
        <w:rPr>
          <w:noProof/>
        </w:rPr>
        <w:t>, 2007)</w:t>
      </w:r>
      <w:r w:rsidR="00A13764">
        <w:fldChar w:fldCharType="end"/>
      </w:r>
      <w:r w:rsidR="00A13764">
        <w:t>A robotic wheel chair was moved through brain signals and some other.</w:t>
      </w:r>
    </w:p>
    <w:p w:rsidR="00FC1F32" w:rsidRDefault="00FC1F32" w:rsidP="00FC1F32">
      <w:pPr>
        <w:ind w:left="360"/>
      </w:pPr>
      <w:r>
        <w:tab/>
        <w:t xml:space="preserve">If a single object can be moved through EEG devices why not multiple objects? What if a person who is handicapped is alone at home and needs to operate different things in the house? Will </w:t>
      </w:r>
      <w:r w:rsidR="006808F0">
        <w:t>he use that many head</w:t>
      </w:r>
      <w:r>
        <w:t>sets</w:t>
      </w:r>
      <w:r w:rsidR="006808F0">
        <w:t xml:space="preserve"> as many things are there in the house?</w:t>
      </w:r>
      <w:r w:rsidR="00307D18">
        <w:t xml:space="preserve"> Can we control different objects through one EEG headset?</w:t>
      </w:r>
    </w:p>
    <w:p w:rsidR="00E96289" w:rsidRPr="00FC1F32" w:rsidRDefault="00E96289" w:rsidP="00FC1F32">
      <w:pPr>
        <w:ind w:left="360"/>
      </w:pPr>
      <w:r>
        <w:tab/>
        <w:t>If a person is playing a strategy game can he control all the players through one EEG head set?</w:t>
      </w:r>
    </w:p>
    <w:p w:rsidR="008076D8" w:rsidRDefault="008076D8" w:rsidP="008076D8">
      <w:pPr>
        <w:pStyle w:val="Heading2"/>
        <w:numPr>
          <w:ilvl w:val="1"/>
          <w:numId w:val="1"/>
        </w:numPr>
      </w:pPr>
      <w:bookmarkStart w:id="9" w:name="_Toc502335692"/>
      <w:r>
        <w:t>Proposed Solution</w:t>
      </w:r>
      <w:bookmarkEnd w:id="9"/>
    </w:p>
    <w:p w:rsidR="00714241" w:rsidRPr="00307D18" w:rsidRDefault="00307D18" w:rsidP="00011A88">
      <w:pPr>
        <w:ind w:left="360" w:firstLine="360"/>
      </w:pPr>
      <w:r>
        <w:t xml:space="preserve">Different Objects can be moved through one EEG headset if we can differentiate </w:t>
      </w:r>
      <w:r w:rsidR="0009720F">
        <w:t>between those objects. As we</w:t>
      </w:r>
      <w:r>
        <w:t xml:space="preserve"> already </w:t>
      </w:r>
      <w:r w:rsidR="0009720F">
        <w:t>know how to control movements of an object through brain commands using EEG technology. Based on this previous knowledge we can build an “EEG Based Multiple Object Controller”. Obstacle in this is how we can differentiate multiple objects just by looking at them? i.e. if a person is wearing the headset and controlling the objects and the device gets a command of moving left, how will it differentiate that this command was for which object?</w:t>
      </w:r>
    </w:p>
    <w:p w:rsidR="00926953" w:rsidRDefault="00926953" w:rsidP="00926953">
      <w:pPr>
        <w:pStyle w:val="Heading1"/>
        <w:numPr>
          <w:ilvl w:val="0"/>
          <w:numId w:val="1"/>
        </w:numPr>
        <w:spacing w:line="240" w:lineRule="auto"/>
        <w:jc w:val="center"/>
      </w:pPr>
      <w:bookmarkStart w:id="10" w:name="_Toc502335693"/>
      <w:r>
        <w:lastRenderedPageBreak/>
        <w:t>Literature Review</w:t>
      </w:r>
      <w:bookmarkEnd w:id="10"/>
    </w:p>
    <w:p w:rsidR="00011A88" w:rsidRDefault="00011A88" w:rsidP="00011A88">
      <w:pPr>
        <w:pStyle w:val="Heading2"/>
        <w:numPr>
          <w:ilvl w:val="1"/>
          <w:numId w:val="1"/>
        </w:numPr>
      </w:pPr>
      <w:bookmarkStart w:id="11" w:name="_Toc502335694"/>
      <w:r>
        <w:t>Brain</w:t>
      </w:r>
      <w:r w:rsidR="00E16809">
        <w:t xml:space="preserve"> Computer Interface</w:t>
      </w:r>
      <w:bookmarkEnd w:id="11"/>
    </w:p>
    <w:p w:rsidR="002D2F02" w:rsidRDefault="00E16809" w:rsidP="00011A88">
      <w:pPr>
        <w:ind w:left="450" w:firstLine="270"/>
        <w:rPr>
          <w:noProof/>
        </w:rPr>
      </w:pPr>
      <w:r>
        <w:t xml:space="preserve">BCI </w:t>
      </w:r>
      <w:r w:rsidR="00011A88">
        <w:fldChar w:fldCharType="begin" w:fldLock="1"/>
      </w:r>
      <w:r w:rsidR="00011A88">
        <w:instrText>ADDIN CSL_CITATION { "citationItems" : [ { "id" : "ITEM-1", "itemData" : { "DOI" : "10.1016/j.eij.2015.06.002", "ISBN" : "11108665", "ISSN" : "11108665", "PMID" : "20442804", "abstract" : "Brain computer interface technology represents a highly growing field of research with application systems. Its contributions in medical fields range from prevention to neuronal rehabilitation for serious injuries. Mind reading and remote communication have their unique fingerprint in numerous fields such as educational, self-regulation, production, marketing, security as well as games and entertainment. It creates a mutual understanding between users and the surrounding systems. This paper shows the application areas that could benefit from brain waves in facilitating or achieving their goals. We also discuss major usability and technical challenges that face brain signals utilization in various components of BCI system. Different solutions that aim to limit and decrease their effects have also been reviewed.", "author" : [ { "dropping-particle" : "", "family" : "Abdulkader", "given" : "Sarah N.", "non-dropping-particle" : "", "parse-names" : false, "suffix" : "" }, { "dropping-particle" : "", "family" : "Atia", "given" : "Ayman", "non-dropping-particle" : "", "parse-names" : false, "suffix" : "" }, { "dropping-particle" : "", "family" : "Mostafa", "given" : "Mostafa Sami M.", "non-dropping-particle" : "", "parse-names" : false, "suffix" : "" } ], "container-title" : "Egyptian Informatics Journal", "id" : "ITEM-1", "issue" : "2", "issued" : { "date-parts" : [ [ "2015" ] ] }, "page" : "213-230", "publisher" : "Ministry of Higher Education and Scientific Research", "title" : "Brain computer interfacing: Applications and challenges", "type" : "article-journal", "volume" : "16" }, "uris" : [ "http://www.mendeley.com/documents/?uuid=918d8531-ad0f-48ad-af50-e1ed5631e1ce" ] } ], "mendeley" : { "formattedCitation" : "(Abdulkader, Atia and Mostafa, 2015)", "plainTextFormattedCitation" : "(Abdulkader, Atia and Mostafa, 2015)", "previouslyFormattedCitation" : "(Abdulkader, Atia and Mostafa, 2015)" }, "properties" : {  }, "schema" : "https://github.com/citation-style-language/schema/raw/master/csl-citation.json" }</w:instrText>
      </w:r>
      <w:r w:rsidR="00011A88">
        <w:fldChar w:fldCharType="separate"/>
      </w:r>
      <w:r w:rsidR="00011A88" w:rsidRPr="00011A88">
        <w:rPr>
          <w:noProof/>
        </w:rPr>
        <w:t>(Abdulkader, Atia and Mostafa, 2015)</w:t>
      </w:r>
      <w:r w:rsidR="00011A88">
        <w:fldChar w:fldCharType="end"/>
      </w:r>
      <w:r w:rsidR="00011A88">
        <w:t xml:space="preserve"> Brain computer interface is a powerful tool for communication with human brain.</w:t>
      </w:r>
      <w:r>
        <w:t xml:space="preserve"> This tool is used for getting signals from brain through the activity going in the neurons. </w:t>
      </w:r>
      <w:r w:rsidR="002D2F02">
        <w:fldChar w:fldCharType="begin" w:fldLock="1"/>
      </w:r>
      <w:r w:rsidR="002D2F02">
        <w:instrText>ADDIN CSL_CITATION { "citationItems" : [ { "id" : "ITEM-1", "itemData" : { "DOI" : "10.1016/j.eij.2015.06.002", "ISBN" : "11108665", "ISSN" : "11108665", "PMID" : "20442804", "abstract" : "Brain computer interface technology represents a highly growing field of research with application systems. Its contributions in medical fields range from prevention to neuronal rehabilitation for serious injuries. Mind reading and remote communication have their unique fingerprint in numerous fields such as educational, self-regulation, production, marketing, security as well as games and entertainment. It creates a mutual understanding between users and the surrounding systems. This paper shows the application areas that could benefit from brain waves in facilitating or achieving their goals. We also discuss major usability and technical challenges that face brain signals utilization in various components of BCI system. Different solutions that aim to limit and decrease their effects have also been reviewed.", "author" : [ { "dropping-particle" : "", "family" : "Abdulkader", "given" : "Sarah N.", "non-dropping-particle" : "", "parse-names" : false, "suffix" : "" }, { "dropping-particle" : "", "family" : "Atia", "given" : "Ayman", "non-dropping-particle" : "", "parse-names" : false, "suffix" : "" }, { "dropping-particle" : "", "family" : "Mostafa", "given" : "Mostafa Sami M.", "non-dropping-particle" : "", "parse-names" : false, "suffix" : "" } ], "container-title" : "Egyptian Informatics Journal", "id" : "ITEM-1", "issue" : "2", "issued" : { "date-parts" : [ [ "2015" ] ] }, "page" : "213-230", "publisher" : "Ministry of Higher Education and Scientific Research", "title" : "Brain computer interfacing: Applications and challenges", "type" : "article-journal", "volume" : "16" }, "uris" : [ "http://www.mendeley.com/documents/?uuid=918d8531-ad0f-48ad-af50-e1ed5631e1ce" ] } ], "mendeley" : { "formattedCitation" : "(Abdulkader, Atia and Mostafa, 2015)", "plainTextFormattedCitation" : "(Abdulkader, Atia and Mostafa, 2015)", "previouslyFormattedCitation" : "(Abdulkader, Atia and Mostafa, 2015)" }, "properties" : {  }, "schema" : "https://github.com/citation-style-language/schema/raw/master/csl-citation.json" }</w:instrText>
      </w:r>
      <w:r w:rsidR="002D2F02">
        <w:fldChar w:fldCharType="separate"/>
      </w:r>
      <w:r w:rsidR="002D2F02" w:rsidRPr="002D2F02">
        <w:rPr>
          <w:noProof/>
        </w:rPr>
        <w:t>(Abdulkader, Atia and Mostafa, 2015)</w:t>
      </w:r>
      <w:r w:rsidR="002D2F02">
        <w:fldChar w:fldCharType="end"/>
      </w:r>
      <w:r>
        <w:t>Research in brain computer interfaces was initially developed for biomedical applications like restoring movement ability of physically challenged people.</w:t>
      </w:r>
      <w:r w:rsidR="002D2F02">
        <w:t xml:space="preserve"> Those people who have movement disorders, physically challenged or has lost their ability faces a lot of problems in daily life. This tool was developed to facilitate those people. But later on this research was widened to nonmedical applications as well.</w:t>
      </w:r>
      <w:r w:rsidR="002D2F02" w:rsidRPr="002D2F02">
        <w:rPr>
          <w:noProof/>
        </w:rPr>
        <w:t xml:space="preserve"> </w:t>
      </w:r>
    </w:p>
    <w:p w:rsidR="002D2F02" w:rsidRDefault="002D2F02" w:rsidP="002D2F02">
      <w:pPr>
        <w:keepNext/>
        <w:ind w:left="450" w:firstLine="270"/>
      </w:pPr>
      <w:r>
        <w:rPr>
          <w:noProof/>
        </w:rPr>
        <w:drawing>
          <wp:inline distT="0" distB="0" distL="0" distR="0" wp14:anchorId="3D27B10D" wp14:editId="36C02481">
            <wp:extent cx="5064981" cy="1343288"/>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061596" cy="1342390"/>
                    </a:xfrm>
                    <a:prstGeom prst="rect">
                      <a:avLst/>
                    </a:prstGeom>
                  </pic:spPr>
                </pic:pic>
              </a:graphicData>
            </a:graphic>
          </wp:inline>
        </w:drawing>
      </w:r>
    </w:p>
    <w:p w:rsidR="00011A88" w:rsidRDefault="002D2F02" w:rsidP="002D2F02">
      <w:pPr>
        <w:pStyle w:val="Caption"/>
        <w:jc w:val="center"/>
      </w:pPr>
      <w:r>
        <w:t xml:space="preserve">Figure </w:t>
      </w:r>
      <w:r>
        <w:fldChar w:fldCharType="begin"/>
      </w:r>
      <w:r>
        <w:instrText xml:space="preserve"> SEQ Figure \* ARABIC </w:instrText>
      </w:r>
      <w:r>
        <w:fldChar w:fldCharType="separate"/>
      </w:r>
      <w:r w:rsidR="00C40B77">
        <w:rPr>
          <w:noProof/>
        </w:rPr>
        <w:t>2</w:t>
      </w:r>
      <w:r>
        <w:fldChar w:fldCharType="end"/>
      </w:r>
      <w:r>
        <w:t xml:space="preserve"> BCI Applications </w:t>
      </w:r>
      <w:r>
        <w:fldChar w:fldCharType="begin" w:fldLock="1"/>
      </w:r>
      <w:r>
        <w:instrText>ADDIN CSL_CITATION { "citationItems" : [ { "id" : "ITEM-1", "itemData" : { "DOI" : "10.1016/j.eij.2015.06.002", "ISBN" : "11108665", "ISSN" : "11108665", "PMID" : "20442804", "abstract" : "Brain computer interface technology represents a highly growing field of research with application systems. Its contributions in medical fields range from prevention to neuronal rehabilitation for serious injuries. Mind reading and remote communication have their unique fingerprint in numerous fields such as educational, self-regulation, production, marketing, security as well as games and entertainment. It creates a mutual understanding between users and the surrounding systems. This paper shows the application areas that could benefit from brain waves in facilitating or achieving their goals. We also discuss major usability and technical challenges that face brain signals utilization in various components of BCI system. Different solutions that aim to limit and decrease their effects have also been reviewed.", "author" : [ { "dropping-particle" : "", "family" : "Abdulkader", "given" : "Sarah N.", "non-dropping-particle" : "", "parse-names" : false, "suffix" : "" }, { "dropping-particle" : "", "family" : "Atia", "given" : "Ayman", "non-dropping-particle" : "", "parse-names" : false, "suffix" : "" }, { "dropping-particle" : "", "family" : "Mostafa", "given" : "Mostafa Sami M.", "non-dropping-particle" : "", "parse-names" : false, "suffix" : "" } ], "container-title" : "Egyptian Informatics Journal", "id" : "ITEM-1", "issue" : "2", "issued" : { "date-parts" : [ [ "2015" ] ] }, "page" : "213-230", "publisher" : "Ministry of Higher Education and Scientific Research", "title" : "Brain computer interfacing: Applications and challenges", "type" : "article-journal", "volume" : "16" }, "uris" : [ "http://www.mendeley.com/documents/?uuid=918d8531-ad0f-48ad-af50-e1ed5631e1ce" ] } ], "mendeley" : { "formattedCitation" : "(Abdulkader, Atia and Mostafa, 2015)", "plainTextFormattedCitation" : "(Abdulkader, Atia and Mostafa, 2015)", "previouslyFormattedCitation" : "(Abdulkader, Atia and Mostafa, 2015)" }, "properties" : {  }, "schema" : "https://github.com/citation-style-language/schema/raw/master/csl-citation.json" }</w:instrText>
      </w:r>
      <w:r>
        <w:fldChar w:fldCharType="separate"/>
      </w:r>
      <w:r w:rsidRPr="002D2F02">
        <w:rPr>
          <w:b w:val="0"/>
          <w:noProof/>
        </w:rPr>
        <w:t>(Abdulkader, Atia and Mostafa, 2015)</w:t>
      </w:r>
      <w:r>
        <w:fldChar w:fldCharType="end"/>
      </w:r>
    </w:p>
    <w:p w:rsidR="002D2F02" w:rsidRPr="00011A88" w:rsidRDefault="002D2F02" w:rsidP="002D2F02">
      <w:pPr>
        <w:pStyle w:val="Heading3"/>
      </w:pPr>
    </w:p>
    <w:p w:rsidR="002D2F02" w:rsidRDefault="002D2F02" w:rsidP="002D2F02">
      <w:pPr>
        <w:pStyle w:val="Heading3"/>
        <w:numPr>
          <w:ilvl w:val="2"/>
          <w:numId w:val="1"/>
        </w:numPr>
      </w:pPr>
      <w:bookmarkStart w:id="12" w:name="_Toc502335695"/>
      <w:r>
        <w:t>BCI Functions</w:t>
      </w:r>
      <w:bookmarkEnd w:id="12"/>
    </w:p>
    <w:p w:rsidR="002D2F02" w:rsidRDefault="003A411A" w:rsidP="003A411A">
      <w:pPr>
        <w:ind w:left="450" w:firstLine="270"/>
      </w:pPr>
      <w:r>
        <w:t>Brain computer interface captures signals from brain going in single neuron activit</w:t>
      </w:r>
      <w:r w:rsidR="00C8167B">
        <w:t>y and send them to the computer for processing</w:t>
      </w:r>
      <w:r>
        <w:t>.</w:t>
      </w:r>
      <w:r w:rsidR="00C8167B">
        <w:t xml:space="preserve"> These signals are not only processed to facilitate physically challenged people but also works as tool that gets and uses information about one’s emotional and cognitive state. </w:t>
      </w:r>
    </w:p>
    <w:p w:rsidR="00C8167B" w:rsidRDefault="00C8167B" w:rsidP="00C8167B">
      <w:pPr>
        <w:pStyle w:val="Heading3"/>
        <w:numPr>
          <w:ilvl w:val="2"/>
          <w:numId w:val="1"/>
        </w:numPr>
      </w:pPr>
      <w:bookmarkStart w:id="13" w:name="_Toc502335696"/>
      <w:r>
        <w:t>BCI Applications</w:t>
      </w:r>
      <w:bookmarkEnd w:id="13"/>
    </w:p>
    <w:p w:rsidR="00C8167B" w:rsidRDefault="00C8167B" w:rsidP="002F2B91">
      <w:pPr>
        <w:ind w:left="450" w:firstLine="270"/>
      </w:pPr>
      <w:r>
        <w:t>As mentioned earlier, firstly BCI was developed only for medical application but later on it did not remained to medical applications but it also has applications in neuro-ergonomics, neuro-marketing, education, games, entertainment and security. (Figure 2)</w:t>
      </w:r>
      <w:r w:rsidR="00E81FA5">
        <w:t xml:space="preserve"> </w:t>
      </w:r>
      <w:r w:rsidR="002F2B91">
        <w:fldChar w:fldCharType="begin" w:fldLock="1"/>
      </w:r>
      <w:r w:rsidR="002F2B91">
        <w:instrText>ADDIN CSL_CITATION { "citationItems" : [ { "id" : "ITEM-1", "itemData" : { "DOI" : "10.1016/j.eij.2015.06.002", "ISBN" : "11108665", "ISSN" : "11108665", "PMID" : "20442804", "abstract" : "Brain computer interface technology represents a highly growing field of research with application systems. Its contributions in medical fields range from prevention to neuronal rehabilitation for serious injuries. Mind reading and remote communication have their unique fingerprint in numerous fields such as educational, self-regulation, production, marketing, security as well as games and entertainment. It creates a mutual understanding between users and the surrounding systems. This paper shows the application areas that could benefit from brain waves in facilitating or achieving their goals. We also discuss major usability and technical challenges that face brain signals utilization in various components of BCI system. Different solutions that aim to limit and decrease their effects have also been reviewed.", "author" : [ { "dropping-particle" : "", "family" : "Abdulkader", "given" : "Sarah N.", "non-dropping-particle" : "", "parse-names" : false, "suffix" : "" }, { "dropping-particle" : "", "family" : "Atia", "given" : "Ayman", "non-dropping-particle" : "", "parse-names" : false, "suffix" : "" }, { "dropping-particle" : "", "family" : "Mostafa", "given" : "Mostafa Sami M.", "non-dropping-particle" : "", "parse-names" : false, "suffix" : "" } ], "container-title" : "Egyptian Informatics Journal", "id" : "ITEM-1", "issue" : "2", "issued" : { "date-parts" : [ [ "2015" ] ] }, "page" : "213-230", "publisher" : "Ministry of Higher Education and Scientific Research", "title" : "Brain computer interfacing: Applications and challenges", "type" : "article-journal", "volume" : "16" }, "uris" : [ "http://www.mendeley.com/documents/?uuid=918d8531-ad0f-48ad-af50-e1ed5631e1ce" ] } ], "mendeley" : { "formattedCitation" : "(Abdulkader, Atia and Mostafa, 2015)", "plainTextFormattedCitation" : "(Abdulkader, Atia and Mostafa, 2015)", "previouslyFormattedCitation" : "(Abdulkader, Atia and Mostafa, 2015)" }, "properties" : {  }, "schema" : "https://github.com/citation-style-language/schema/raw/master/csl-citation.json" }</w:instrText>
      </w:r>
      <w:r w:rsidR="002F2B91">
        <w:fldChar w:fldCharType="separate"/>
      </w:r>
      <w:r w:rsidR="002F2B91" w:rsidRPr="002F2B91">
        <w:rPr>
          <w:noProof/>
        </w:rPr>
        <w:t>(Abdulkader, Atia and Mostafa, 2015)</w:t>
      </w:r>
      <w:r w:rsidR="002F2B91">
        <w:fldChar w:fldCharType="end"/>
      </w:r>
      <w:r w:rsidR="002F2B91">
        <w:t xml:space="preserve"> There are variety of applications of BCI in medical like </w:t>
      </w:r>
      <w:r w:rsidR="002F2B91" w:rsidRPr="002F2B91">
        <w:t>prevention, detection, diagnosis, rehabilitation and restoration</w:t>
      </w:r>
      <w:r w:rsidR="002F2B91">
        <w:t>. BCI has also impact on smart houses, workplaces and transportation, referring to neuro-ergonomics. Similarly marketing has also interest in BCI becoming neuro-marketing. “Neuro-feedback is a promising approach for enhancing brain performance via targeting human brain activity modulation”</w:t>
      </w:r>
      <w:r w:rsidR="002F2B91">
        <w:fldChar w:fldCharType="begin" w:fldLock="1"/>
      </w:r>
      <w:r w:rsidR="002F2B91">
        <w:instrText>ADDIN CSL_CITATION { "citationItems" : [ { "id" : "ITEM-1", "itemData" : { "DOI" : "10.1016/j.eij.2015.06.002", "ISBN" : "11108665", "ISSN" : "11108665", "PMID" : "20442804", "abstract" : "Brain computer interface technology represents a highly growing field of research with application systems. Its contributions in medical fields range from prevention to neuronal rehabilitation for serious injuries. Mind reading and remote communication have their unique fingerprint in numerous fields such as educational, self-regulation, production, marketing, security as well as games and entertainment. It creates a mutual understanding between users and the surrounding systems. This paper shows the application areas that could benefit from brain waves in facilitating or achieving their goals. We also discuss major usability and technical challenges that face brain signals utilization in various components of BCI system. Different solutions that aim to limit and decrease their effects have also been reviewed.", "author" : [ { "dropping-particle" : "", "family" : "Abdulkader", "given" : "Sarah N.", "non-dropping-particle" : "", "parse-names" : false, "suffix" : "" }, { "dropping-particle" : "", "family" : "Atia", "given" : "Ayman", "non-dropping-particle" : "", "parse-names" : false, "suffix" : "" }, { "dropping-particle" : "", "family" : "Mostafa", "given" : "Mostafa Sami M.", "non-dropping-particle" : "", "parse-names" : false, "suffix" : "" } ], "container-title" : "Egyptian Informatics Journal", "id" : "ITEM-1", "issue" : "2", "issued" : { "date-parts" : [ [ "2015" ] ] }, "page" : "213-230", "publisher" : "Ministry of Higher Education and Scientific Research", "title" : "Brain computer interfacing: Applications and challenges", "type" : "article-journal", "volume" : "16" }, "uris" : [ "http://www.mendeley.com/documents/?uuid=918d8531-ad0f-48ad-af50-e1ed5631e1ce" ] } ], "mendeley" : { "formattedCitation" : "(Abdulkader, Atia and Mostafa, 2015)", "plainTextFormattedCitation" : "(Abdulkader, Atia and Mostafa, 2015)", "previouslyFormattedCitation" : "(Abdulkader, Atia and Mostafa, 2015)" }, "properties" : {  }, "schema" : "https://github.com/citation-style-language/schema/raw/master/csl-citation.json" }</w:instrText>
      </w:r>
      <w:r w:rsidR="002F2B91">
        <w:fldChar w:fldCharType="separate"/>
      </w:r>
      <w:r w:rsidR="002F2B91" w:rsidRPr="002F2B91">
        <w:rPr>
          <w:noProof/>
        </w:rPr>
        <w:t>(Abdulkader, Atia and Mostafa, 2015)</w:t>
      </w:r>
      <w:r w:rsidR="002F2B91">
        <w:fldChar w:fldCharType="end"/>
      </w:r>
      <w:r w:rsidR="002F2B91">
        <w:t xml:space="preserve"> Like all above fields entertainment, gaming and security has also developed interest in BCI.</w:t>
      </w:r>
    </w:p>
    <w:p w:rsidR="002F2B91" w:rsidRDefault="002F2B91" w:rsidP="002F2B91">
      <w:pPr>
        <w:pStyle w:val="Heading2"/>
        <w:numPr>
          <w:ilvl w:val="1"/>
          <w:numId w:val="1"/>
        </w:numPr>
      </w:pPr>
      <w:bookmarkStart w:id="14" w:name="_Toc502335697"/>
      <w:r>
        <w:t>EEG Based Brain Computer Interfaces</w:t>
      </w:r>
      <w:bookmarkEnd w:id="14"/>
    </w:p>
    <w:p w:rsidR="002F2B91" w:rsidRDefault="00440EE3" w:rsidP="00440EE3">
      <w:pPr>
        <w:pStyle w:val="Heading3"/>
        <w:numPr>
          <w:ilvl w:val="2"/>
          <w:numId w:val="1"/>
        </w:numPr>
      </w:pPr>
      <w:bookmarkStart w:id="15" w:name="_Toc502335698"/>
      <w:r>
        <w:t>EEG</w:t>
      </w:r>
      <w:bookmarkEnd w:id="15"/>
    </w:p>
    <w:p w:rsidR="00440EE3" w:rsidRDefault="00440EE3" w:rsidP="00353397">
      <w:pPr>
        <w:ind w:left="450" w:firstLine="270"/>
      </w:pPr>
      <w:r>
        <w:t xml:space="preserve">EEG stands for electroencephalography. </w:t>
      </w:r>
      <w:r w:rsidR="00353397">
        <w:fldChar w:fldCharType="begin" w:fldLock="1"/>
      </w:r>
      <w:r w:rsidR="00353397">
        <w:instrText>ADDIN CSL_CITATION { "citationItems" : [ { "id" : "ITEM-1", "itemData" : { "URL" : "https://www.healthline.com/health/eeg", "accessed" : { "date-parts" : [ [ "2017", "12", "29" ] ] }, "id" : "ITEM-1", "issued" : { "date-parts" : [ [ "0" ] ] }, "title" : "EEG (Electroencephalogram): Purpose, Procedure, and Risks", "type" : "webpage" }, "uris" : [ "http://www.mendeley.com/documents/?uuid=1a8193e1-a7ac-36e9-a2ae-8f16f02c6766" ] } ], "mendeley" : { "formattedCitation" : "(&lt;i&gt;EEG (Electroencephalogram): Purpose, Procedure, and Risks&lt;/i&gt;, no date)", "plainTextFormattedCitation" : "(EEG (Electroencephalogram): Purpose, Procedure, and Risks, no date)", "previouslyFormattedCitation" : "(&lt;i&gt;EEG (Electroencephalogram): Purpose, Procedure, and Risks&lt;/i&gt;, no date)" }, "properties" : {  }, "schema" : "https://github.com/citation-style-language/schema/raw/master/csl-citation.json" }</w:instrText>
      </w:r>
      <w:r w:rsidR="00353397">
        <w:fldChar w:fldCharType="separate"/>
      </w:r>
      <w:r w:rsidR="00353397" w:rsidRPr="00353397">
        <w:rPr>
          <w:noProof/>
        </w:rPr>
        <w:t>(EEG (Electroencephalogram): Purpose, Procedure, and Risks, no date)</w:t>
      </w:r>
      <w:r w:rsidR="00353397">
        <w:fldChar w:fldCharType="end"/>
      </w:r>
      <w:r>
        <w:t xml:space="preserve">It is a test that records electric signals of the brain. </w:t>
      </w:r>
      <w:r w:rsidR="00353397">
        <w:t xml:space="preserve">EEG records brain waves through </w:t>
      </w:r>
      <w:r w:rsidR="00353397">
        <w:lastRenderedPageBreak/>
        <w:t>small metallic discs called electrodes. These electrodes capture electric impulse and send these signals to computer.</w:t>
      </w:r>
    </w:p>
    <w:p w:rsidR="00353397" w:rsidRDefault="00353397" w:rsidP="00353397">
      <w:pPr>
        <w:pStyle w:val="Heading3"/>
        <w:numPr>
          <w:ilvl w:val="2"/>
          <w:numId w:val="1"/>
        </w:numPr>
      </w:pPr>
      <w:bookmarkStart w:id="16" w:name="_Toc502335699"/>
      <w:r>
        <w:t>BCI Based on EEG</w:t>
      </w:r>
      <w:bookmarkEnd w:id="16"/>
    </w:p>
    <w:p w:rsidR="00353397" w:rsidRDefault="00016DD8" w:rsidP="00DB05C3">
      <w:pPr>
        <w:ind w:left="450" w:firstLine="270"/>
      </w:pPr>
      <w:r>
        <w:fldChar w:fldCharType="begin" w:fldLock="1"/>
      </w:r>
      <w:r>
        <w:instrText>ADDIN CSL_CITATION { "citationItems" : [ { "id" : "ITEM-1", "itemData" : { "DOI" : "10.4304/jsw.4.6.550-554", "ISBN" : "9780769531182", "ISSN" : "1796217X", "abstract" : "Brain-Computer Interface (BCI) has added a new value to efforts being made under human machine interfaces. It has not only introduced new dimensions in machine control but the researchers round the globe are still exploring the possible uses of such applications. BCIs have given a hope where alternative communication channels can be created for the persons having severe motor disabilities. This work is based upon utilizing the brain signals of a human being via scalp Electroencephalography (EEG) to get the control of a robot\u2019s navigation which can be visualized as controlling one\u2019s surrounding environment without physical strain. In this work when a person thinks of a motor activity, it gets performed. The procedure includes acquisition and analysis of brain signals via EEG equipment, development of a classification system using AI techniques and propagating the subsequent control signals to Lego-robot via parallel port. This has been depicted in [1] as a generic block diagram.", "author" : [ { "dropping-particle" : "", "family" : "Saddique", "given" : "Syed M.", "non-dropping-particle" : "", "parse-names" : false, "suffix" : "" }, { "dropping-particle" : "", "family" : "Siddiqui", "given" : "Laraib Hassan", "non-dropping-particle" : "", "parse-names" : false, "suffix" : "" } ], "container-title" : "Journal of Software", "id" : "ITEM-1", "issue" : "6", "issued" : { "date-parts" : [ [ "2009" ] ] }, "page" : "550-554", "title" : "EEG based brain computer interface", "type" : "article-journal", "volume" : "4" }, "uris" : [ "http://www.mendeley.com/documents/?uuid=fa13dad3-2d48-4e03-8e84-8c5a55206a06" ] } ], "mendeley" : { "formattedCitation" : "(Saddique and Siddiqui, 2009)", "plainTextFormattedCitation" : "(Saddique and Siddiqui, 2009)", "previouslyFormattedCitation" : "(Saddique and Siddiqui, 2009)" }, "properties" : {  }, "schema" : "https://github.com/citation-style-language/schema/raw/master/csl-citation.json" }</w:instrText>
      </w:r>
      <w:r>
        <w:fldChar w:fldCharType="separate"/>
      </w:r>
      <w:r w:rsidRPr="00016DD8">
        <w:rPr>
          <w:noProof/>
        </w:rPr>
        <w:t>(Saddique and Siddiqui, 2009)</w:t>
      </w:r>
      <w:r>
        <w:fldChar w:fldCharType="end"/>
      </w:r>
      <w:r>
        <w:t>A brain computer interface was developed, which get brain signals through EEG electrodes process them and gets results from them.</w:t>
      </w:r>
    </w:p>
    <w:p w:rsidR="00016DD8" w:rsidRDefault="00016DD8" w:rsidP="00016DD8">
      <w:pPr>
        <w:keepNext/>
        <w:ind w:left="720"/>
      </w:pPr>
      <w:r>
        <w:rPr>
          <w:noProof/>
        </w:rPr>
        <w:drawing>
          <wp:inline distT="0" distB="0" distL="0" distR="0" wp14:anchorId="728D38AE" wp14:editId="2EC46D23">
            <wp:extent cx="5422789" cy="1621604"/>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419165" cy="1620520"/>
                    </a:xfrm>
                    <a:prstGeom prst="rect">
                      <a:avLst/>
                    </a:prstGeom>
                  </pic:spPr>
                </pic:pic>
              </a:graphicData>
            </a:graphic>
          </wp:inline>
        </w:drawing>
      </w:r>
    </w:p>
    <w:p w:rsidR="00016DD8" w:rsidRDefault="00016DD8" w:rsidP="00016DD8">
      <w:pPr>
        <w:pStyle w:val="Caption"/>
        <w:jc w:val="center"/>
      </w:pPr>
      <w:r>
        <w:t xml:space="preserve">Figure </w:t>
      </w:r>
      <w:r>
        <w:fldChar w:fldCharType="begin"/>
      </w:r>
      <w:r>
        <w:instrText xml:space="preserve"> SEQ Figure \* ARABIC </w:instrText>
      </w:r>
      <w:r>
        <w:fldChar w:fldCharType="separate"/>
      </w:r>
      <w:r w:rsidR="00C40B77">
        <w:rPr>
          <w:noProof/>
        </w:rPr>
        <w:t>3</w:t>
      </w:r>
      <w:r>
        <w:fldChar w:fldCharType="end"/>
      </w:r>
      <w:r>
        <w:t xml:space="preserve"> EEG Based BCI</w:t>
      </w:r>
    </w:p>
    <w:p w:rsidR="00016DD8" w:rsidRDefault="00016DD8" w:rsidP="00016DD8">
      <w:pPr>
        <w:pStyle w:val="Heading2"/>
        <w:numPr>
          <w:ilvl w:val="1"/>
          <w:numId w:val="1"/>
        </w:numPr>
      </w:pPr>
      <w:bookmarkStart w:id="17" w:name="_Toc502335700"/>
      <w:r>
        <w:t>Brain Computer Interfaces for Movement of Objects</w:t>
      </w:r>
      <w:bookmarkEnd w:id="17"/>
    </w:p>
    <w:p w:rsidR="00016DD8" w:rsidRDefault="00201ACC" w:rsidP="00DB05C3">
      <w:pPr>
        <w:ind w:left="450" w:firstLine="270"/>
      </w:pPr>
      <w:r>
        <w:fldChar w:fldCharType="begin" w:fldLock="1"/>
      </w:r>
      <w:r>
        <w:instrText>ADDIN CSL_CITATION { "citationItems" : [ { "id" : "ITEM-1", "itemData" : { "DOI" : "10.4304/jsw.4.6.550-554", "ISBN" : "9780769531182", "ISSN" : "1796217X", "abstract" : "Brain-Computer Interface (BCI) has added a new value to efforts being made under human machine interfaces. It has not only introduced new dimensions in machine control but the researchers round the globe are still exploring the possible uses of such applications. BCIs have given a hope where alternative communication channels can be created for the persons having severe motor disabilities. This work is based upon utilizing the brain signals of a human being via scalp Electroencephalography (EEG) to get the control of a robot\u2019s navigation which can be visualized as controlling one\u2019s surrounding environment without physical strain. In this work when a person thinks of a motor activity, it gets performed. The procedure includes acquisition and analysis of brain signals via EEG equipment, development of a classification system using AI techniques and propagating the subsequent control signals to Lego-robot via parallel port. This has been depicted in [1] as a generic block diagram.", "author" : [ { "dropping-particle" : "", "family" : "Saddique", "given" : "Syed M.", "non-dropping-particle" : "", "parse-names" : false, "suffix" : "" }, { "dropping-particle" : "", "family" : "Siddiqui", "given" : "Laraib Hassan", "non-dropping-particle" : "", "parse-names" : false, "suffix" : "" } ], "container-title" : "Journal of Software", "id" : "ITEM-1", "issue" : "6", "issued" : { "date-parts" : [ [ "2009" ] ] }, "page" : "550-554", "title" : "EEG based brain computer interface", "type" : "article-journal", "volume" : "4" }, "uris" : [ "http://www.mendeley.com/documents/?uuid=fa13dad3-2d48-4e03-8e84-8c5a55206a06" ] } ], "mendeley" : { "formattedCitation" : "(Saddique and Siddiqui, 2009)", "plainTextFormattedCitation" : "(Saddique and Siddiqui, 2009)", "previouslyFormattedCitation" : "(Saddique and Siddiqui, 2009)" }, "properties" : {  }, "schema" : "https://github.com/citation-style-language/schema/raw/master/csl-citation.json" }</w:instrText>
      </w:r>
      <w:r>
        <w:fldChar w:fldCharType="separate"/>
      </w:r>
      <w:r w:rsidRPr="00201ACC">
        <w:rPr>
          <w:noProof/>
        </w:rPr>
        <w:t>(Saddique and Siddiqui, 2009)</w:t>
      </w:r>
      <w:r>
        <w:fldChar w:fldCharType="end"/>
      </w:r>
      <w:r w:rsidR="00DB05C3">
        <w:t xml:space="preserve">“Mind control” generally regarded scary but recent achievements in the field of “Brain Machine Interfacing” redefined its meaning. Need of BMI was strongly felt for those people, who cannot communicate to the outside world because of their disabilities but later this also widened to those people as well who are not physically challenged. </w:t>
      </w:r>
    </w:p>
    <w:p w:rsidR="00DB05C3" w:rsidRDefault="00DB05C3" w:rsidP="00DB05C3">
      <w:pPr>
        <w:ind w:left="450" w:firstLine="270"/>
      </w:pPr>
      <w:r>
        <w:t>Some achievements in the field of “moving objects through BCI” are:</w:t>
      </w:r>
    </w:p>
    <w:p w:rsidR="00DB05C3" w:rsidRDefault="00DB05C3" w:rsidP="00DB05C3">
      <w:pPr>
        <w:pStyle w:val="ListParagraph"/>
        <w:numPr>
          <w:ilvl w:val="0"/>
          <w:numId w:val="4"/>
        </w:numPr>
      </w:pPr>
      <w:r>
        <w:t>Automated wheel chair</w:t>
      </w:r>
    </w:p>
    <w:p w:rsidR="00DB05C3" w:rsidRDefault="00DB05C3" w:rsidP="00DB05C3">
      <w:pPr>
        <w:pStyle w:val="ListParagraph"/>
        <w:numPr>
          <w:ilvl w:val="0"/>
          <w:numId w:val="4"/>
        </w:numPr>
      </w:pPr>
      <w:r>
        <w:t>Cursor control</w:t>
      </w:r>
    </w:p>
    <w:p w:rsidR="00146822" w:rsidRDefault="00146822" w:rsidP="00146822">
      <w:pPr>
        <w:pStyle w:val="ListParagraph"/>
        <w:numPr>
          <w:ilvl w:val="0"/>
          <w:numId w:val="4"/>
        </w:numPr>
      </w:pPr>
      <w:r>
        <w:t>Mind controlled robotic arm</w:t>
      </w:r>
    </w:p>
    <w:p w:rsidR="00146822" w:rsidRDefault="00146822" w:rsidP="00146822">
      <w:pPr>
        <w:pStyle w:val="ListParagraph"/>
        <w:numPr>
          <w:ilvl w:val="0"/>
          <w:numId w:val="4"/>
        </w:numPr>
      </w:pPr>
      <w:r>
        <w:t>Mind controlled robot</w:t>
      </w:r>
    </w:p>
    <w:p w:rsidR="00146822" w:rsidRDefault="00146822" w:rsidP="00146822">
      <w:pPr>
        <w:pStyle w:val="ListParagraph"/>
        <w:numPr>
          <w:ilvl w:val="0"/>
          <w:numId w:val="4"/>
        </w:numPr>
      </w:pPr>
      <w:r>
        <w:t>Semi-autonomous car</w:t>
      </w:r>
    </w:p>
    <w:p w:rsidR="00DB05C3" w:rsidRDefault="0005152A" w:rsidP="00DB05C3">
      <w:pPr>
        <w:pStyle w:val="ListParagraph"/>
        <w:numPr>
          <w:ilvl w:val="0"/>
          <w:numId w:val="4"/>
        </w:numPr>
      </w:pPr>
      <w:r>
        <w:t>Brain drone race</w:t>
      </w:r>
    </w:p>
    <w:p w:rsidR="00DB05C3" w:rsidRDefault="00201ACC" w:rsidP="00201ACC">
      <w:pPr>
        <w:pStyle w:val="Heading3"/>
        <w:numPr>
          <w:ilvl w:val="2"/>
          <w:numId w:val="1"/>
        </w:numPr>
      </w:pPr>
      <w:bookmarkStart w:id="18" w:name="_Toc502335701"/>
      <w:r>
        <w:t>Automated Wheel Chair</w:t>
      </w:r>
      <w:bookmarkEnd w:id="18"/>
    </w:p>
    <w:p w:rsidR="00201ACC" w:rsidRDefault="00A80301" w:rsidP="00A80301">
      <w:pPr>
        <w:tabs>
          <w:tab w:val="left" w:pos="450"/>
        </w:tabs>
        <w:ind w:left="450"/>
      </w:pPr>
      <w:r>
        <w:tab/>
      </w:r>
      <w:r w:rsidR="005C42C9">
        <w:fldChar w:fldCharType="begin" w:fldLock="1"/>
      </w:r>
      <w:r w:rsidR="005C42C9">
        <w:instrText>ADDIN CSL_CITATION { "citationItems" : [ { "id" : "ITEM-1", "itemData" : { "URL" : "http://www.instructables.com/id/Brain-Controlled-Wheelchair/", "accessed" : { "date-parts" : [ [ "2017", "12", "29" ] ] }, "id" : "ITEM-1", "issued" : { "date-parts" : [ [ "0" ] ] }, "title" : "Brain-Controlled Wheelchair: 10 Steps (with Pictures)", "type" : "webpage" }, "uris" : [ "http://www.mendeley.com/documents/?uuid=5fa929fb-2640-3f06-8dcf-60f6f6abc4be" ] }, { "id" : "ITEM-2", "itemData" : { "DOI" : "10.1016/j.clinph.2008.06.001", "ISBN" : "1388-2457", "ISSN" : "13882457", "PMID" : "18621580", "abstract" : "Objective: To assess the feasibility and robustness of an asynchronous and non-invasive EEG-based Brain-Computer Interface (BCI) for continuous mental control of a wheelchair. Methods: In experiment 1 two subjects were asked to mentally drive both a real and a simulated wheelchair from a starting point to a goal along a pre-specified path. Here we only report experiments with the simulated wheelchair for which we have extensive data in a complex environment that allows a sound analysis. Each subject participated in five experimental sessions, each consisting of 10 trials. The time elapsed between two consecutive experimental sessions was variable (from 1 h to 2 months) to assess the system robustness over time. The pre-specified path was divided into seven stretches to assess the system robustness in different contexts. To further assess the performance of the brain-actuated wheelchair, subject 1 participated in a second experiment consisting of 10 trials where he was asked to drive the simulated wheelchair following 10 different complex and random paths never tried before. Results: In experiment 1 the two subjects were able to reach 100% (subject 1) and 80% (subject 2) of the final goals along the pre-specified trajectory in their best sessions. Different performances were obtained over time and path stretches, what indicates that performance is time and context dependent. In experiment 2, subject 1 was able to reach the final goal in 80% of the trials. Conclusions: The results show that subjects can rapidly master our asynchronous EEG-based BCI to control a wheelchair. Also, they can autonomously operate the BCI over long periods of time without the need for adaptive algorithms externally tuned by a human operator to minimize the impact of EEG non-stationarities. This is possible because of two key components: first, the inclusion of a shared control system between the BCI system and the intelligent simulated wheelchair; second, the selection of stable user-specific EEG features that maximize the separability between the mental tasks. Significance: These results show the feasibility of continuously controlling complex robotics devices using an asynchronous and non-invasive BCI. ?? 2008 International Federation of Clinical Neurophysiology.", "author" : [ { "dropping-particle" : "", "family" : "Gal\u00e1n", "given" : "F.", "non-dropping-particle" : "", "parse-names" : false, "suffix" : "" }, { "dropping-particle" : "", "family" : "Nuttin", "given" : "M.", "non-dropping-particle" : "", "parse-names" : false, "suffix" : "" }, { "dropping-particle" : "", "family" : "Lew", "given" : "E.", "non-dropping-particle" : "", "parse-names" : false, "suffix" : "" }, { "dropping-particle" : "", "family" : "Ferrez", "given" : "P. W.", "non-dropping-particle" : "", "parse-names" : false, "suffix" : "" }, { "dropping-particle" : "", "family" : "Vanacker", "given" : "G.", "non-dropping-particle" : "", "parse-names" : false, "suffix" : "" }, { "dropping-particle" : "", "family" : "Philips", "given" : "J.", "non-dropping-particle" : "", "parse-names" : false, "suffix" : "" }, { "dropping-particle" : "", "family" : "Mill\u00e1n", "given" : "J. del R", "non-dropping-particle" : "", "parse-names" : false, "suffix" : "" } ], "container-title" : "Clinical Neurophysiology", "id" : "ITEM-2", "issue" : "9", "issued" : { "date-parts" : [ [ "2008" ] ] }, "page" : "2159-2169", "title" : "A brain-actuated wheelchair: Asynchronous and non-invasive Brain-computer interfaces for continuous control of robots", "type" : "article-journal", "volume" : "119" }, "uris" : [ "http://www.mendeley.com/documents/?uuid=aa0b5e5a-95cb-4cfa-b502-db716187b1cc" ] } ], "mendeley" : { "formattedCitation" : "(&lt;i&gt;Brain-Controlled Wheelchair: 10 Steps (with Pictures)&lt;/i&gt;, no date; Gal\u00e1n &lt;i&gt;et al.&lt;/i&gt;, 2008)", "plainTextFormattedCitation" : "(Brain-Controlled Wheelchair: 10 Steps (with Pictures), no date; Gal\u00e1n et al., 2008)", "previouslyFormattedCitation" : "(&lt;i&gt;Brain-Controlled Wheelchair: 10 Steps (with Pictures)&lt;/i&gt;, no date; Gal\u00e1n &lt;i&gt;et al.&lt;/i&gt;, 2008)" }, "properties" : {  }, "schema" : "https://github.com/citation-style-language/schema/raw/master/csl-citation.json" }</w:instrText>
      </w:r>
      <w:r w:rsidR="005C42C9">
        <w:fldChar w:fldCharType="separate"/>
      </w:r>
      <w:r w:rsidR="005C42C9" w:rsidRPr="005C42C9">
        <w:rPr>
          <w:noProof/>
        </w:rPr>
        <w:t>(</w:t>
      </w:r>
      <w:r w:rsidR="005C42C9" w:rsidRPr="00A80301">
        <w:rPr>
          <w:noProof/>
        </w:rPr>
        <w:t>Brain-Controlled Wheelchair: 10 Steps (with Pictures),</w:t>
      </w:r>
      <w:r w:rsidR="005C42C9" w:rsidRPr="005C42C9">
        <w:rPr>
          <w:noProof/>
        </w:rPr>
        <w:t xml:space="preserve"> no date; Galán </w:t>
      </w:r>
      <w:r w:rsidR="005C42C9" w:rsidRPr="005C42C9">
        <w:rPr>
          <w:i/>
          <w:noProof/>
        </w:rPr>
        <w:t>et al.</w:t>
      </w:r>
      <w:r w:rsidR="005C42C9" w:rsidRPr="005C42C9">
        <w:rPr>
          <w:noProof/>
        </w:rPr>
        <w:t>, 2008)</w:t>
      </w:r>
      <w:r w:rsidR="005C42C9">
        <w:fldChar w:fldCharType="end"/>
      </w:r>
      <w:r w:rsidR="0069208C">
        <w:t xml:space="preserve">Handicapped people cannot move like normal people because of this they are unable to do even small things in daily life. </w:t>
      </w:r>
      <w:r w:rsidR="005C42C9">
        <w:t xml:space="preserve">What could be better than a wheel chair controlled by brain? A person with mobility disorders moving without any attendant. </w:t>
      </w:r>
      <w:r w:rsidR="0069208C">
        <w:t>To facilitate these people, many others are working on brain computer interfaces to develop brain controlled wheel chair.</w:t>
      </w:r>
      <w:r w:rsidR="005C42C9">
        <w:t xml:space="preserve"> These sorts of wheel chairs are developed by BCI using wheel chairs, EEG electrodes, Arduino and computers. </w:t>
      </w:r>
      <w:r w:rsidR="0069208C">
        <w:t xml:space="preserve"> </w:t>
      </w:r>
      <w:r w:rsidR="00107F9F">
        <w:t>(Figure 4)</w:t>
      </w:r>
    </w:p>
    <w:p w:rsidR="00107F9F" w:rsidRDefault="00107F9F" w:rsidP="00107F9F">
      <w:pPr>
        <w:keepNext/>
        <w:tabs>
          <w:tab w:val="left" w:pos="450"/>
        </w:tabs>
        <w:ind w:left="450"/>
        <w:jc w:val="center"/>
      </w:pPr>
      <w:r>
        <w:rPr>
          <w:noProof/>
        </w:rPr>
        <w:lastRenderedPageBreak/>
        <w:drawing>
          <wp:inline distT="0" distB="0" distL="0" distR="0" wp14:anchorId="58E486A5" wp14:editId="520E4441">
            <wp:extent cx="3130163" cy="234762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XX0251GHFK7CJ8.MEDIUM.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41102" cy="2355827"/>
                    </a:xfrm>
                    <a:prstGeom prst="rect">
                      <a:avLst/>
                    </a:prstGeom>
                  </pic:spPr>
                </pic:pic>
              </a:graphicData>
            </a:graphic>
          </wp:inline>
        </w:drawing>
      </w:r>
    </w:p>
    <w:p w:rsidR="00A80301" w:rsidRPr="00201ACC" w:rsidRDefault="00107F9F" w:rsidP="00107F9F">
      <w:pPr>
        <w:pStyle w:val="Caption"/>
        <w:jc w:val="center"/>
      </w:pPr>
      <w:r>
        <w:t xml:space="preserve">Figure </w:t>
      </w:r>
      <w:r>
        <w:fldChar w:fldCharType="begin"/>
      </w:r>
      <w:r>
        <w:instrText xml:space="preserve"> SEQ Figure \* ARABIC </w:instrText>
      </w:r>
      <w:r>
        <w:fldChar w:fldCharType="separate"/>
      </w:r>
      <w:r w:rsidR="00C40B77">
        <w:rPr>
          <w:noProof/>
        </w:rPr>
        <w:t>4</w:t>
      </w:r>
      <w:r>
        <w:fldChar w:fldCharType="end"/>
      </w:r>
    </w:p>
    <w:p w:rsidR="00201ACC" w:rsidRDefault="00201ACC" w:rsidP="00201ACC">
      <w:pPr>
        <w:pStyle w:val="Heading3"/>
        <w:numPr>
          <w:ilvl w:val="2"/>
          <w:numId w:val="1"/>
        </w:numPr>
      </w:pPr>
      <w:bookmarkStart w:id="19" w:name="_Toc502335702"/>
      <w:r>
        <w:t>Cursor Control</w:t>
      </w:r>
      <w:bookmarkEnd w:id="19"/>
    </w:p>
    <w:p w:rsidR="00A80301" w:rsidRPr="00A80301" w:rsidRDefault="00107F9F" w:rsidP="00107F9F">
      <w:r>
        <w:t>Mind controlled cursor had made it easier for disabled persons to type and click much easier. “</w:t>
      </w:r>
      <w:hyperlink r:id="rId13" w:history="1">
        <w:r w:rsidRPr="00107F9F">
          <w:rPr>
            <w:rStyle w:val="Hyperlink"/>
            <w:color w:val="auto"/>
            <w:spacing w:val="2"/>
            <w:u w:val="none"/>
            <w:shd w:val="clear" w:color="auto" w:fill="FFFFFF"/>
          </w:rPr>
          <w:t>A new method being tested by Stanford researchers</w:t>
        </w:r>
      </w:hyperlink>
      <w:r w:rsidRPr="00107F9F">
        <w:rPr>
          <w:spacing w:val="2"/>
          <w:shd w:val="clear" w:color="auto" w:fill="FFFFFF"/>
        </w:rPr>
        <w:t> taps directly into the brain, allowing a cursor to be controlled on a screen without moving a single muscle</w:t>
      </w:r>
      <w:r>
        <w:t>”</w:t>
      </w:r>
      <w:r w:rsidR="00E121D1">
        <w:fldChar w:fldCharType="begin" w:fldLock="1"/>
      </w:r>
      <w:r w:rsidR="00E121D1">
        <w:instrText>ADDIN CSL_CITATION { "citationItems" : [ { "id" : "ITEM-1", "itemData" : { "URL" : "https://www.nbcnews.com/tech/innovation/mind-controlled-cursor-could-allow-disabled-type-click-ease-n401911", "accessed" : { "date-parts" : [ [ "2017", "12", "29" ] ] }, "id" : "ITEM-1", "issued" : { "date-parts" : [ [ "0" ] ] }, "title" : "Mind-Controlled Cursor Could Allow Disabled to Type and Click With Ease - NBC News", "type" : "webpage" }, "uris" : [ "http://www.mendeley.com/documents/?uuid=f68a9397-8dab-3d41-bfcb-c70e6e45b335" ] } ], "mendeley" : { "formattedCitation" : "(&lt;i&gt;Mind-Controlled Cursor Could Allow Disabled to Type and Click With Ease - NBC News&lt;/i&gt;, no date)", "plainTextFormattedCitation" : "(Mind-Controlled Cursor Could Allow Disabled to Type and Click With Ease - NBC News, no date)", "previouslyFormattedCitation" : "(&lt;i&gt;Mind-Controlled Cursor Could Allow Disabled to Type and Click With Ease - NBC News&lt;/i&gt;, no date)" }, "properties" : {  }, "schema" : "https://github.com/citation-style-language/schema/raw/master/csl-citation.json" }</w:instrText>
      </w:r>
      <w:r w:rsidR="00E121D1">
        <w:fldChar w:fldCharType="separate"/>
      </w:r>
      <w:r w:rsidR="00E121D1" w:rsidRPr="00E121D1">
        <w:rPr>
          <w:noProof/>
        </w:rPr>
        <w:t>(Mind-Controlled Cursor Could Allow Disabled to Type and Click With Ease - NBC News, no date)</w:t>
      </w:r>
      <w:r w:rsidR="00E121D1">
        <w:fldChar w:fldCharType="end"/>
      </w:r>
    </w:p>
    <w:p w:rsidR="00B863BA" w:rsidRDefault="00146822" w:rsidP="00146822">
      <w:pPr>
        <w:pStyle w:val="Heading3"/>
        <w:numPr>
          <w:ilvl w:val="2"/>
          <w:numId w:val="1"/>
        </w:numPr>
      </w:pPr>
      <w:bookmarkStart w:id="20" w:name="_Toc502335703"/>
      <w:r>
        <w:t>Mind Controlled Robotic Arm</w:t>
      </w:r>
      <w:bookmarkEnd w:id="20"/>
    </w:p>
    <w:p w:rsidR="00A80301" w:rsidRDefault="00A80301" w:rsidP="00A80301">
      <w:pPr>
        <w:ind w:left="450" w:firstLine="270"/>
      </w:pPr>
      <w:r>
        <w:t>“A variety of BCI systems have been described in the literature mostly differing in the requested mental strategy and in the type of brain signal used for classiﬁcation.”</w:t>
      </w:r>
      <w:r>
        <w:fldChar w:fldCharType="begin" w:fldLock="1"/>
      </w:r>
      <w:r>
        <w:instrText>ADDIN CSL_CITATION { "citationItems" : [ { "id" : "ITEM-1", "itemData" : { "DOI" : "10.1016/j.medengphy.2010.04.016", "ISBN" : "1350-4533", "ISSN" : "13504533", "PMID" : "20510641", "abstract" : "This paper presents a new online single-trial EEG-based brain-computer interface (BCI) for controlling hand holding and sequence of hand grasping and opening in an interactive virtual reality environment. The goal of this research is to develop an interaction technique that will allow the BCI to be effective in real-world scenarios for hand grasp control. One of the major challenges in the BCI research is the subject training. Currently, in most online BCI systems, the classifier was trained offline using the data obtained during the experiments without feedback, and used in the next sessions in which the subjects receive feedback. We investigated whether the subject could achieve satisfactory online performance without offline training while the subjects receive feedback from the beginning of the experiments during hand movement imagination. Another important issue in designing an online BCI system is the machine learning to classify the brain signal which is characterized by significant day-to-day and subject-to-subject variations and time-varying probability distributions. Due to these variabilities, we introduce the use of an adaptive probabilistic neural network (APNN) working in a time-varying environment for classification of EEG signals. The experimental evaluation on ten na??ve subjects demonstrated that an average classification accuracy of 75.4% was obtained during the first experiment session (day) after about 3. min of online training without offline training, and 81.4% during the second session (day). The average rates during third and eighth sessions are 79.0% and 84.0%, respectively, using previously calculated classifier during the first sessions, without online training and without the need to calibrate. The results obtained from more than 5000 trials on ten subjects showed that the method could provide a robust performance over different experiment sessions and different subjects. ?? 2010 IPEM.", "author" : [ { "dropping-particle" : "", "family" : "Hazrati", "given" : "Mehrnaz Kh", "non-dropping-particle" : "", "parse-names" : false, "suffix" : "" }, { "dropping-particle" : "", "family" : "Erfanian", "given" : "Abbas", "non-dropping-particle" : "", "parse-names" : false, "suffix" : "" } ], "container-title" : "Medical Engineering and Physics", "id" : "ITEM-1", "issue" : "7", "issued" : { "date-parts" : [ [ "2010" ] ] }, "page" : "730-739", "publisher" : "Institute of Physics and Engineering in Medicine", "title" : "An online EEG-based brain-computer interface for controlling hand grasp using an adaptive probabilistic neural network", "type" : "article-journal", "volume" : "32" }, "uris" : [ "http://www.mendeley.com/documents/?uuid=c568dcd8-b8da-4681-934c-899dda611b5b" ] } ], "mendeley" : { "formattedCitation" : "(Hazrati and Erfanian, 2010)", "plainTextFormattedCitation" : "(Hazrati and Erfanian, 2010)", "previouslyFormattedCitation" : "(Hazrati and Erfanian, 2010)" }, "properties" : {  }, "schema" : "https://github.com/citation-style-language/schema/raw/master/csl-citation.json" }</w:instrText>
      </w:r>
      <w:r>
        <w:fldChar w:fldCharType="separate"/>
      </w:r>
      <w:r w:rsidRPr="00A80301">
        <w:rPr>
          <w:noProof/>
        </w:rPr>
        <w:t>(Hazrati and Erfanian, 2010)</w:t>
      </w:r>
      <w:r>
        <w:fldChar w:fldCharType="end"/>
      </w:r>
      <w:r>
        <w:t xml:space="preserve"> One of which is robotic arm. Some research regarding a robotic arm has also been done. “</w:t>
      </w:r>
      <w:r w:rsidRPr="00A80301">
        <w:rPr>
          <w:shd w:val="clear" w:color="auto" w:fill="FFFFFF"/>
        </w:rPr>
        <w:t>The hand, developed by US scientists, was surgically wired directly to Copeland’s brain, providing him with a two-way electrical feedback. Despite the signals coming from a robotic hand, Copeland said the sensation of having his fingers touched was “almost natural”</w:t>
      </w:r>
      <w:r>
        <w:t>.</w:t>
      </w:r>
      <w:r>
        <w:fldChar w:fldCharType="begin" w:fldLock="1"/>
      </w:r>
      <w:r>
        <w:instrText>ADDIN CSL_CITATION { "citationItems" : [ { "id" : "ITEM-1", "itemData" : { "DOI" : "10.1126/scitranslmed.aaf8083", "ISSN" : "1946-6234", "author" : [ { "dropping-particle" : "", "family" : "Flesher", "given" : "S. N.", "non-dropping-particle" : "", "parse-names" : false, "suffix" : "" }, { "dropping-particle" : "", "family" : "Collinger", "given" : "J. L.", "non-dropping-particle" : "", "parse-names" : false, "suffix" : "" }, { "dropping-particle" : "", "family" : "Foldes", "given" : "S. T.", "non-dropping-particle" : "", "parse-names" : false, "suffix" : "" }, { "dropping-particle" : "", "family" : "Weiss", "given" : "J. M.", "non-dropping-particle" : "", "parse-names" : false, "suffix" : "" }, { "dropping-particle" : "", "family" : "Downey", "given" : "J. E.", "non-dropping-particle" : "", "parse-names" : false, "suffix" : "" }, { "dropping-particle" : "", "family" : "Tyler-Kabara", "given" : "E. C.", "non-dropping-particle" : "", "parse-names" : false, "suffix" : "" }, { "dropping-particle" : "", "family" : "Bensmaia", "given" : "S. J.", "non-dropping-particle" : "", "parse-names" : false, "suffix" : "" }, { "dropping-particle" : "", "family" : "Schwartz", "given" : "A. B.", "non-dropping-particle" : "", "parse-names" : false, "suffix" : "" }, { "dropping-particle" : "", "family" : "Boninger", "given" : "M. L.", "non-dropping-particle" : "", "parse-names" : false, "suffix" : "" }, { "dropping-particle" : "", "family" : "Gaunt", "given" : "R. A.", "non-dropping-particle" : "", "parse-names" : false, "suffix" : "" } ], "container-title" : "Science Translational Medicine", "id" : "ITEM-1", "issue" : "361", "issued" : { "date-parts" : [ [ "2016", "10", "19" ] ] }, "page" : "361ra141-361ra141", "title" : "Intracortical microstimulation of human somatosensory cortex", "type" : "article-journal", "volume" : "8" }, "uris" : [ "http://www.mendeley.com/documents/?uuid=5747c45f-def8-3534-afaf-48699e3b3f16" ] } ], "mendeley" : { "formattedCitation" : "(Flesher &lt;i&gt;et al.&lt;/i&gt;, 2016)", "plainTextFormattedCitation" : "(Flesher et al., 2016)", "previouslyFormattedCitation" : "(Flesher &lt;i&gt;et al.&lt;/i&gt;, 2016)" }, "properties" : {  }, "schema" : "https://github.com/citation-style-language/schema/raw/master/csl-citation.json" }</w:instrText>
      </w:r>
      <w:r>
        <w:fldChar w:fldCharType="separate"/>
      </w:r>
      <w:r w:rsidRPr="00A80301">
        <w:rPr>
          <w:noProof/>
        </w:rPr>
        <w:t xml:space="preserve">(Flesher </w:t>
      </w:r>
      <w:r w:rsidRPr="00A80301">
        <w:rPr>
          <w:i/>
          <w:noProof/>
        </w:rPr>
        <w:t>et al.</w:t>
      </w:r>
      <w:r w:rsidRPr="00A80301">
        <w:rPr>
          <w:noProof/>
        </w:rPr>
        <w:t>, 2016)</w:t>
      </w:r>
      <w:r>
        <w:fldChar w:fldCharType="end"/>
      </w:r>
      <w:r w:rsidR="008F5CAC">
        <w:t xml:space="preserve">  (Figure 5)</w:t>
      </w:r>
    </w:p>
    <w:p w:rsidR="00C40B77" w:rsidRDefault="00692CFC" w:rsidP="00C40B77">
      <w:pPr>
        <w:keepNext/>
        <w:ind w:left="450" w:firstLine="270"/>
        <w:jc w:val="center"/>
      </w:pPr>
      <w:r>
        <w:rPr>
          <w:noProof/>
        </w:rPr>
        <w:drawing>
          <wp:inline distT="0" distB="0" distL="0" distR="0" wp14:anchorId="75048C6F" wp14:editId="4A8C7024">
            <wp:extent cx="3578087" cy="2146853"/>
            <wp:effectExtent l="0" t="0" r="381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34.jpg"/>
                    <pic:cNvPicPr/>
                  </pic:nvPicPr>
                  <pic:blipFill>
                    <a:blip r:embed="rId14">
                      <a:extLst>
                        <a:ext uri="{28A0092B-C50C-407E-A947-70E740481C1C}">
                          <a14:useLocalDpi xmlns:a14="http://schemas.microsoft.com/office/drawing/2010/main" val="0"/>
                        </a:ext>
                      </a:extLst>
                    </a:blip>
                    <a:stretch>
                      <a:fillRect/>
                    </a:stretch>
                  </pic:blipFill>
                  <pic:spPr>
                    <a:xfrm>
                      <a:off x="0" y="0"/>
                      <a:ext cx="3575695" cy="2145418"/>
                    </a:xfrm>
                    <a:prstGeom prst="rect">
                      <a:avLst/>
                    </a:prstGeom>
                  </pic:spPr>
                </pic:pic>
              </a:graphicData>
            </a:graphic>
          </wp:inline>
        </w:drawing>
      </w:r>
    </w:p>
    <w:p w:rsidR="00692CFC" w:rsidRPr="00146822" w:rsidRDefault="00C40B77" w:rsidP="00C40B77">
      <w:pPr>
        <w:pStyle w:val="Caption"/>
        <w:jc w:val="center"/>
      </w:pPr>
      <w:r>
        <w:t xml:space="preserve">Figure </w:t>
      </w:r>
      <w:r>
        <w:fldChar w:fldCharType="begin"/>
      </w:r>
      <w:r>
        <w:instrText xml:space="preserve"> SEQ Figure \* ARABIC </w:instrText>
      </w:r>
      <w:r>
        <w:fldChar w:fldCharType="separate"/>
      </w:r>
      <w:r>
        <w:rPr>
          <w:noProof/>
        </w:rPr>
        <w:t>5</w:t>
      </w:r>
      <w:r>
        <w:fldChar w:fldCharType="end"/>
      </w:r>
    </w:p>
    <w:p w:rsidR="00146822" w:rsidRDefault="00146822" w:rsidP="00146822">
      <w:pPr>
        <w:pStyle w:val="Heading3"/>
        <w:numPr>
          <w:ilvl w:val="2"/>
          <w:numId w:val="1"/>
        </w:numPr>
      </w:pPr>
      <w:bookmarkStart w:id="21" w:name="_Toc502335704"/>
      <w:r>
        <w:lastRenderedPageBreak/>
        <w:t>Mind Controlled Robot</w:t>
      </w:r>
      <w:bookmarkEnd w:id="21"/>
    </w:p>
    <w:p w:rsidR="00146822" w:rsidRDefault="0071298D" w:rsidP="0071298D">
      <w:pPr>
        <w:ind w:left="450" w:firstLine="270"/>
      </w:pPr>
      <w:r>
        <w:fldChar w:fldCharType="begin" w:fldLock="1"/>
      </w:r>
      <w:r>
        <w:instrText>ADDIN CSL_CITATION { "citationItems" : [ { "id" : "ITEM-1", "itemData" : { "abstract" : "This paper describes the Mind Controlled Robot based on Brain Computer Interface (BCI) using LabVIEW to analysis the brain waves. BCIs are systems that may bypass typical channels of communication (i.e., muscles and thoughts) to supply direct communication and management between the human brain and physical devices by translating different patterns of brain activity into commands in real time. With these commands a mobile robot can be controlled. The intention of the project work is to develop a mechanism that may assist the disabled folks in their everyday life to do some work freelance on others. Here, they tend to are analyzing the brain wave signals. Human brain consists of innumerable interconnected neurons. The patterns of interaction between these neurons are delineating as thoughts and emotional states. In step with the human thoughts, this pattern are going to be dynamical that successively manufacture totally different electrical waves", "author" : [ { "dropping-particle" : "", "family" : "Ramesh", "given" : "Siliveru", "non-dropping-particle" : "", "parse-names" : false, "suffix" : "" }, { "dropping-particle" : "", "family" : "Krishna", "given" : "M Gopi", "non-dropping-particle" : "", "parse-names" : false, "suffix" : "" }, { "dropping-particle" : "", "family" : "Nakirekanti", "given" : "Madhu", "non-dropping-particle" : "", "parse-names" : false, "suffix" : "" } ], "container-title" : "International Journa of Computer Application", "id" : "ITEM-1", "issue" : "15", "issued" : { "date-parts" : [ [ "2014" ] ] }, "page" : "20-23", "title" : "Brain Computer Interface System for Mind Controlled Robot using Bluetooth", "type" : "article-journal", "volume" : "104" }, "uris" : [ "http://www.mendeley.com/documents/?uuid=e27710a7-f391-42af-af08-bfde2c4e70c6" ] } ], "mendeley" : { "formattedCitation" : "(Ramesh, Krishna and Nakirekanti, 2014)", "plainTextFormattedCitation" : "(Ramesh, Krishna and Nakirekanti, 2014)", "previouslyFormattedCitation" : "(Ramesh, Krishna and Nakirekanti, 2014)" }, "properties" : {  }, "schema" : "https://github.com/citation-style-language/schema/raw/master/csl-citation.json" }</w:instrText>
      </w:r>
      <w:r>
        <w:fldChar w:fldCharType="separate"/>
      </w:r>
      <w:r w:rsidRPr="0071298D">
        <w:rPr>
          <w:noProof/>
        </w:rPr>
        <w:t>(Ramesh, Krishna and Nakirekanti, 2014)</w:t>
      </w:r>
      <w:r>
        <w:fldChar w:fldCharType="end"/>
      </w:r>
      <w:r>
        <w:t>Work on moving a robot through brain commands has also been done. “</w:t>
      </w:r>
      <w:r w:rsidRPr="0071298D">
        <w:rPr>
          <w:rFonts w:cs="Arial"/>
          <w:shd w:val="clear" w:color="auto" w:fill="FFFFFF"/>
        </w:rPr>
        <w:t>A team from MIT’s Computer Science and Artificial Intelligence Laboratory (CSAIL) and Boston University is working on this problem, creating a feedback system that lets people correct robot mistakes instantly with nothing more than their brains.</w:t>
      </w:r>
      <w:r w:rsidRPr="00DB0F69">
        <w:t xml:space="preserve">” </w:t>
      </w:r>
      <w:r>
        <w:fldChar w:fldCharType="begin" w:fldLock="1"/>
      </w:r>
      <w:r>
        <w:instrText>ADDIN CSL_CITATION { "citationItems" : [ { "id" : "ITEM-1", "itemData" : { "URL" : "http://news.mit.edu/2017/brain-controlled-robots-0306", "accessed" : { "date-parts" : [ [ "2017", "12", "29" ] ] }, "id" : "ITEM-1", "issued" : { "date-parts" : [ [ "0" ] ] }, "title" : "Brain-controlled robots | MIT News", "type" : "webpage" }, "uris" : [ "http://www.mendeley.com/documents/?uuid=056ceb11-068b-323b-a4aa-585072b1a4b5" ] } ], "mendeley" : { "formattedCitation" : "(&lt;i&gt;Brain-controlled robots | MIT News&lt;/i&gt;, no date)", "plainTextFormattedCitation" : "(Brain-controlled robots | MIT News, no date)", "previouslyFormattedCitation" : "(&lt;i&gt;Brain-controlled robots | MIT News&lt;/i&gt;, no date)" }, "properties" : {  }, "schema" : "https://github.com/citation-style-language/schema/raw/master/csl-citation.json" }</w:instrText>
      </w:r>
      <w:r>
        <w:fldChar w:fldCharType="separate"/>
      </w:r>
      <w:r w:rsidRPr="00DB0F69">
        <w:rPr>
          <w:noProof/>
        </w:rPr>
        <w:t>(Brain-controlled robots | MIT News, no date)</w:t>
      </w:r>
      <w:r>
        <w:fldChar w:fldCharType="end"/>
      </w:r>
      <w:r w:rsidR="008F5CAC">
        <w:t xml:space="preserve"> (Figure 6)</w:t>
      </w:r>
    </w:p>
    <w:p w:rsidR="00C40B77" w:rsidRDefault="00107F9F" w:rsidP="00C40B77">
      <w:pPr>
        <w:keepNext/>
        <w:ind w:left="450" w:firstLine="270"/>
        <w:jc w:val="center"/>
      </w:pPr>
      <w:r>
        <w:rPr>
          <w:noProof/>
        </w:rPr>
        <w:drawing>
          <wp:inline distT="0" distB="0" distL="0" distR="0" wp14:anchorId="5FCF1205" wp14:editId="25F320A9">
            <wp:extent cx="3975652" cy="2651708"/>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d-controlled-robot-mit-brai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74903" cy="2651209"/>
                    </a:xfrm>
                    <a:prstGeom prst="rect">
                      <a:avLst/>
                    </a:prstGeom>
                  </pic:spPr>
                </pic:pic>
              </a:graphicData>
            </a:graphic>
          </wp:inline>
        </w:drawing>
      </w:r>
    </w:p>
    <w:p w:rsidR="00107F9F" w:rsidRPr="00146822" w:rsidRDefault="00C40B77" w:rsidP="00C40B77">
      <w:pPr>
        <w:pStyle w:val="Caption"/>
        <w:jc w:val="center"/>
      </w:pPr>
      <w:r>
        <w:t xml:space="preserve">Figure </w:t>
      </w:r>
      <w:r>
        <w:fldChar w:fldCharType="begin"/>
      </w:r>
      <w:r>
        <w:instrText xml:space="preserve"> SEQ Figure \* ARABIC </w:instrText>
      </w:r>
      <w:r>
        <w:fldChar w:fldCharType="separate"/>
      </w:r>
      <w:r>
        <w:rPr>
          <w:noProof/>
        </w:rPr>
        <w:t>6</w:t>
      </w:r>
      <w:r>
        <w:fldChar w:fldCharType="end"/>
      </w:r>
    </w:p>
    <w:p w:rsidR="00146822" w:rsidRDefault="00146822" w:rsidP="00146822">
      <w:pPr>
        <w:pStyle w:val="Heading3"/>
        <w:numPr>
          <w:ilvl w:val="2"/>
          <w:numId w:val="1"/>
        </w:numPr>
      </w:pPr>
      <w:bookmarkStart w:id="22" w:name="_Toc502335705"/>
      <w:r>
        <w:t>Semi-Autonomous Car</w:t>
      </w:r>
      <w:bookmarkEnd w:id="22"/>
    </w:p>
    <w:p w:rsidR="00107F9F" w:rsidRPr="0071298D" w:rsidRDefault="0071298D" w:rsidP="00107F9F">
      <w:pPr>
        <w:ind w:left="360"/>
      </w:pPr>
      <w:r>
        <w:t xml:space="preserve">A car not driven by driver manually but controlled by driver’s brain is not a dream but a reality because of the brain computer interfaces this idea got a life. Many people trying to automate a car by using BCI. </w:t>
      </w:r>
      <w:r w:rsidR="00C97DEB">
        <w:t>Know “human controls a car just by using brain signals, i.e., without need for any physical interaction with the car.”</w:t>
      </w:r>
      <w:r w:rsidR="00C97DEB">
        <w:fldChar w:fldCharType="begin" w:fldLock="1"/>
      </w:r>
      <w:r w:rsidR="00C97DEB">
        <w:instrText>ADDIN CSL_CITATION { "citationItems" : [ { "id" : "ITEM-1", "itemData" : { "abstract" : "\u2014In this paper we present an approach to control a real car with brain signals. To achieve this, we use a brain computer interface (BCI) which is connected to our autonomous car. The car is equipped with a variety of sensors and can be controlled by a computer. We implemented two scenarios to test the usability of the BCI for controlling our car. In the first scenario our car is completely brain controlled, using four different brain patterns for steering and throttle/brake. We will describe the control interface which is necessary for a smooth, brain controlled driving. In a second scenario, decisions for path selection at intersections and forkings are made using the BCI. Between these points, the remaining autonomous functions (e.g. path following and obstacle avoidance) are still active. We evaluated our approach in a variety of experiments on a closed airfield and will present results on accuracy, reaction times and usability. I.", "author" : [ { "dropping-particle" : "", "family" : "G\u00f6hring", "given" : "D", "non-dropping-particle" : "", "parse-names" : false, "suffix" : "" }, { "dropping-particle" : "", "family" : "Latotzky", "given" : "David", "non-dropping-particle" : "", "parse-names" : false, "suffix" : "" }, { "dropping-particle" : "", "family" : "Wang", "given" : "Miao", "non-dropping-particle" : "", "parse-names" : false, "suffix" : "" }, { "dropping-particle" : "", "family" : "Rojas", "given" : "R", "non-dropping-particle" : "", "parse-names" : false, "suffix" : "" } ], "container-title" : "Intelligent Autonomous Systems \u2026", "id" : "ITEM-1", "issued" : { "date-parts" : [ [ "2013" ] ] }, "title" : "Semi-autonomous Car Control Using Brain Computer Interfaces", "type" : "article-journal" }, "uris" : [ "http://www.mendeley.com/documents/?uuid=8e987948-e637-4253-afb4-cc0c068c5097" ] } ], "mendeley" : { "formattedCitation" : "(G\u00f6hring &lt;i&gt;et al.&lt;/i&gt;, 2013)", "plainTextFormattedCitation" : "(G\u00f6hring et al., 2013)", "previouslyFormattedCitation" : "(G\u00f6hring &lt;i&gt;et al.&lt;/i&gt;, 2013)" }, "properties" : {  }, "schema" : "https://github.com/citation-style-language/schema/raw/master/csl-citation.json" }</w:instrText>
      </w:r>
      <w:r w:rsidR="00C97DEB">
        <w:fldChar w:fldCharType="separate"/>
      </w:r>
      <w:r w:rsidR="00C97DEB" w:rsidRPr="00C97DEB">
        <w:rPr>
          <w:noProof/>
        </w:rPr>
        <w:t xml:space="preserve">(Göhring </w:t>
      </w:r>
      <w:r w:rsidR="00C97DEB" w:rsidRPr="00C97DEB">
        <w:rPr>
          <w:i/>
          <w:noProof/>
        </w:rPr>
        <w:t>et al.</w:t>
      </w:r>
      <w:r w:rsidR="00C97DEB" w:rsidRPr="00C97DEB">
        <w:rPr>
          <w:noProof/>
        </w:rPr>
        <w:t>, 2013)</w:t>
      </w:r>
      <w:r w:rsidR="00C97DEB">
        <w:fldChar w:fldCharType="end"/>
      </w:r>
      <w:r w:rsidR="00C97DEB">
        <w:t xml:space="preserve"> Similarly in China “</w:t>
      </w:r>
      <w:r w:rsidR="00C97DEB" w:rsidRPr="00C97DEB">
        <w:rPr>
          <w:rFonts w:cs="Arial"/>
          <w:shd w:val="clear" w:color="auto" w:fill="FFFFFF"/>
        </w:rPr>
        <w:t>Chinese engineers from </w:t>
      </w:r>
      <w:hyperlink r:id="rId16" w:tgtFrame="_blank" w:history="1">
        <w:r w:rsidR="00C97DEB" w:rsidRPr="00C97DEB">
          <w:rPr>
            <w:rStyle w:val="Hyperlink"/>
            <w:rFonts w:cs="Arial"/>
            <w:bCs/>
            <w:color w:val="auto"/>
            <w:u w:val="none"/>
            <w:shd w:val="clear" w:color="auto" w:fill="FFFFFF"/>
          </w:rPr>
          <w:t>Nankai University in Tianjin</w:t>
        </w:r>
      </w:hyperlink>
      <w:r w:rsidR="00C97DEB" w:rsidRPr="00C97DEB">
        <w:rPr>
          <w:rFonts w:cs="Arial"/>
          <w:shd w:val="clear" w:color="auto" w:fill="FFFFFF"/>
        </w:rPr>
        <w:t> have developed a system that can read brain signals and control a car accordingly.</w:t>
      </w:r>
      <w:r w:rsidR="00C97DEB">
        <w:t>”</w:t>
      </w:r>
      <w:r w:rsidR="00C97DEB">
        <w:fldChar w:fldCharType="begin" w:fldLock="1"/>
      </w:r>
      <w:r w:rsidR="00C97DEB">
        <w:instrText>ADDIN CSL_CITATION { "citationItems" : [ { "id" : "ITEM-1", "itemData" : { "URL" : "http://www.telegraph.co.uk/technology/news/12040216/Mind-controlled-cars-unveiled-in-China.html", "accessed" : { "date-parts" : [ [ "2017", "12", "29" ] ] }, "id" : "ITEM-1", "issued" : { "date-parts" : [ [ "0" ] ] }, "title" : "Mind-controlled car unveiled in China - Telegraph", "type" : "webpage" }, "uris" : [ "http://www.mendeley.com/documents/?uuid=79d6c4fb-a95c-3929-b6e8-b4f3564855d7" ] } ], "mendeley" : { "formattedCitation" : "(&lt;i&gt;Mind-controlled car unveiled in China - Telegraph&lt;/i&gt;, no date)", "plainTextFormattedCitation" : "(Mind-controlled car unveiled in China - Telegraph, no date)", "previouslyFormattedCitation" : "(&lt;i&gt;Mind-controlled car unveiled in China - Telegraph&lt;/i&gt;, no date)" }, "properties" : {  }, "schema" : "https://github.com/citation-style-language/schema/raw/master/csl-citation.json" }</w:instrText>
      </w:r>
      <w:r w:rsidR="00C97DEB">
        <w:fldChar w:fldCharType="separate"/>
      </w:r>
      <w:r w:rsidR="00C97DEB" w:rsidRPr="00C97DEB">
        <w:rPr>
          <w:noProof/>
        </w:rPr>
        <w:t>(Mind-controlled car unveiled in China - Telegraph, no date)</w:t>
      </w:r>
      <w:r w:rsidR="00C97DEB">
        <w:fldChar w:fldCharType="end"/>
      </w:r>
    </w:p>
    <w:p w:rsidR="00201ACC" w:rsidRDefault="0005152A" w:rsidP="00201ACC">
      <w:pPr>
        <w:pStyle w:val="Heading3"/>
        <w:numPr>
          <w:ilvl w:val="2"/>
          <w:numId w:val="1"/>
        </w:numPr>
      </w:pPr>
      <w:bookmarkStart w:id="23" w:name="_Toc502335706"/>
      <w:r>
        <w:t>Brain Drone Race</w:t>
      </w:r>
      <w:bookmarkEnd w:id="23"/>
    </w:p>
    <w:p w:rsidR="00201ACC" w:rsidRDefault="004614CF" w:rsidP="004614CF">
      <w:pPr>
        <w:ind w:left="450" w:firstLine="270"/>
      </w:pPr>
      <w:r>
        <w:fldChar w:fldCharType="begin" w:fldLock="1"/>
      </w:r>
      <w:r>
        <w:instrText>ADDIN CSL_CITATION { "citationItems" : [ { "id" : "ITEM-1", "itemData" : { "URL" : "https://www.eng.ufl.edu/newengineer/news/mind-controlled-drones-race-to-the-future/", "accessed" : { "date-parts" : [ [ "2017", "12", "28" ] ] }, "id" : "ITEM-1", "issued" : { "date-parts" : [ [ "0" ] ] }, "title" : "Mind-controlled drones race to the future - Powering the New Engineer", "type" : "webpage" }, "uris" : [ "http://www.mendeley.com/documents/?uuid=a2bccbde-0a0b-3a24-8016-d3f5eb5d943d" ] } ], "mendeley" : { "formattedCitation" : "(&lt;i&gt;Mind-controlled drones race to the future - Powering the New Engineer&lt;/i&gt;, no date)", "plainTextFormattedCitation" : "(Mind-controlled drones race to the future - Powering the New Engineer, no date)", "previouslyFormattedCitation" : "(&lt;i&gt;Mind-controlled drones race to the future - Powering the New Engineer&lt;/i&gt;, no date)" }, "properties" : {  }, "schema" : "https://github.com/citation-style-language/schema/raw/master/csl-citation.json" }</w:instrText>
      </w:r>
      <w:r>
        <w:fldChar w:fldCharType="separate"/>
      </w:r>
      <w:r w:rsidRPr="004614CF">
        <w:rPr>
          <w:noProof/>
        </w:rPr>
        <w:t>(Mind-controlled drones race to the future - Powering the New Engineer, no date)</w:t>
      </w:r>
      <w:r>
        <w:fldChar w:fldCharType="end"/>
      </w:r>
      <w:r w:rsidR="0005152A">
        <w:t>At university of Florida world’s first brain controlled drone race was held where 16 pilots drove drones through 10 yards basketball court with their will power.</w:t>
      </w:r>
      <w:r w:rsidR="00F30C66">
        <w:t>(Figure 7</w:t>
      </w:r>
      <w:bookmarkStart w:id="24" w:name="_GoBack"/>
      <w:bookmarkEnd w:id="24"/>
      <w:r w:rsidR="00F30C66">
        <w:t>)</w:t>
      </w:r>
    </w:p>
    <w:p w:rsidR="00C40B77" w:rsidRDefault="00107F9F" w:rsidP="00C40B77">
      <w:pPr>
        <w:keepNext/>
        <w:ind w:left="450" w:firstLine="270"/>
        <w:jc w:val="center"/>
      </w:pPr>
      <w:r>
        <w:rPr>
          <w:noProof/>
        </w:rPr>
        <w:lastRenderedPageBreak/>
        <w:drawing>
          <wp:inline distT="0" distB="0" distL="0" distR="0" wp14:anchorId="25439B0D" wp14:editId="2D9FFECA">
            <wp:extent cx="2657475" cy="17145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jpg"/>
                    <pic:cNvPicPr/>
                  </pic:nvPicPr>
                  <pic:blipFill>
                    <a:blip r:embed="rId17">
                      <a:extLst>
                        <a:ext uri="{28A0092B-C50C-407E-A947-70E740481C1C}">
                          <a14:useLocalDpi xmlns:a14="http://schemas.microsoft.com/office/drawing/2010/main" val="0"/>
                        </a:ext>
                      </a:extLst>
                    </a:blip>
                    <a:stretch>
                      <a:fillRect/>
                    </a:stretch>
                  </pic:blipFill>
                  <pic:spPr>
                    <a:xfrm>
                      <a:off x="0" y="0"/>
                      <a:ext cx="2657475" cy="1714500"/>
                    </a:xfrm>
                    <a:prstGeom prst="rect">
                      <a:avLst/>
                    </a:prstGeom>
                  </pic:spPr>
                </pic:pic>
              </a:graphicData>
            </a:graphic>
          </wp:inline>
        </w:drawing>
      </w:r>
    </w:p>
    <w:p w:rsidR="00107F9F" w:rsidRDefault="00C40B77" w:rsidP="00C40B77">
      <w:pPr>
        <w:pStyle w:val="Caption"/>
        <w:jc w:val="center"/>
      </w:pPr>
      <w:r>
        <w:t xml:space="preserve">Figure </w:t>
      </w:r>
      <w:r>
        <w:fldChar w:fldCharType="begin"/>
      </w:r>
      <w:r>
        <w:instrText xml:space="preserve"> SEQ Figure \* ARABIC </w:instrText>
      </w:r>
      <w:r>
        <w:fldChar w:fldCharType="separate"/>
      </w:r>
      <w:r>
        <w:rPr>
          <w:noProof/>
        </w:rPr>
        <w:t>7</w:t>
      </w:r>
      <w:r>
        <w:fldChar w:fldCharType="end"/>
      </w:r>
    </w:p>
    <w:p w:rsidR="00C40B77" w:rsidRPr="00C40B77" w:rsidRDefault="00C40B77" w:rsidP="00C40B77">
      <w:r>
        <w:br w:type="page"/>
      </w:r>
    </w:p>
    <w:p w:rsidR="00926953" w:rsidRDefault="00926953" w:rsidP="00926953">
      <w:pPr>
        <w:pStyle w:val="Heading1"/>
        <w:numPr>
          <w:ilvl w:val="0"/>
          <w:numId w:val="1"/>
        </w:numPr>
        <w:spacing w:line="240" w:lineRule="auto"/>
        <w:jc w:val="center"/>
      </w:pPr>
      <w:bookmarkStart w:id="25" w:name="_Toc502335707"/>
      <w:r>
        <w:lastRenderedPageBreak/>
        <w:t>Requirements and Analysis</w:t>
      </w:r>
      <w:bookmarkEnd w:id="25"/>
    </w:p>
    <w:p w:rsidR="00926953" w:rsidRDefault="00926953" w:rsidP="00926953">
      <w:pPr>
        <w:pStyle w:val="Heading1"/>
        <w:numPr>
          <w:ilvl w:val="0"/>
          <w:numId w:val="1"/>
        </w:numPr>
        <w:spacing w:line="240" w:lineRule="auto"/>
        <w:jc w:val="center"/>
      </w:pPr>
      <w:bookmarkStart w:id="26" w:name="_Toc502335708"/>
      <w:r>
        <w:t>Prototype Description</w:t>
      </w:r>
      <w:bookmarkEnd w:id="26"/>
    </w:p>
    <w:p w:rsidR="00BE4294" w:rsidRPr="00BE4294" w:rsidRDefault="00BE4294" w:rsidP="00BE4294">
      <w:r>
        <w:t xml:space="preserve">Prototype consists of an interface with objects (more than one). </w:t>
      </w:r>
      <w:r w:rsidR="00E96289">
        <w:t>T</w:t>
      </w:r>
      <w:r>
        <w:t>hese</w:t>
      </w:r>
      <w:r w:rsidR="00E96289">
        <w:t xml:space="preserve"> objects could be any shape. </w:t>
      </w:r>
    </w:p>
    <w:p w:rsidR="00926953" w:rsidRDefault="00926953" w:rsidP="00926953">
      <w:pPr>
        <w:pStyle w:val="Heading1"/>
        <w:numPr>
          <w:ilvl w:val="0"/>
          <w:numId w:val="1"/>
        </w:numPr>
        <w:spacing w:line="240" w:lineRule="auto"/>
        <w:jc w:val="center"/>
      </w:pPr>
      <w:bookmarkStart w:id="27" w:name="_Toc502335709"/>
      <w:r>
        <w:t>Conclusion</w:t>
      </w:r>
      <w:bookmarkEnd w:id="27"/>
    </w:p>
    <w:p w:rsidR="004E6700" w:rsidRDefault="00926953" w:rsidP="00A13764">
      <w:pPr>
        <w:pStyle w:val="Heading1"/>
        <w:spacing w:line="240" w:lineRule="auto"/>
      </w:pPr>
      <w:bookmarkStart w:id="28" w:name="_Toc502335710"/>
      <w:r>
        <w:t>Bibliography</w:t>
      </w:r>
      <w:bookmarkEnd w:id="28"/>
    </w:p>
    <w:p w:rsidR="00E121D1" w:rsidRPr="00E121D1" w:rsidRDefault="00016DD8" w:rsidP="00E121D1">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00E121D1" w:rsidRPr="00E121D1">
        <w:rPr>
          <w:rFonts w:ascii="Calibri" w:hAnsi="Calibri" w:cs="Times New Roman"/>
          <w:noProof/>
          <w:szCs w:val="24"/>
        </w:rPr>
        <w:t xml:space="preserve">Abdulkader, S. N., Atia, A. and Mostafa, M. S. M. (2015) ‘Brain computer interfacing: Applications and challenges’, </w:t>
      </w:r>
      <w:r w:rsidR="00E121D1" w:rsidRPr="00E121D1">
        <w:rPr>
          <w:rFonts w:ascii="Calibri" w:hAnsi="Calibri" w:cs="Times New Roman"/>
          <w:i/>
          <w:iCs/>
          <w:noProof/>
          <w:szCs w:val="24"/>
        </w:rPr>
        <w:t>Egyptian Informatics Journal</w:t>
      </w:r>
      <w:r w:rsidR="00E121D1" w:rsidRPr="00E121D1">
        <w:rPr>
          <w:rFonts w:ascii="Calibri" w:hAnsi="Calibri" w:cs="Times New Roman"/>
          <w:noProof/>
          <w:szCs w:val="24"/>
        </w:rPr>
        <w:t>. Ministry of Higher Education and Scientific Research, 16(2), pp. 213–230. doi: 10.1016/j.eij.2015.06.002.</w:t>
      </w:r>
    </w:p>
    <w:p w:rsidR="00E121D1" w:rsidRPr="00E121D1" w:rsidRDefault="00E121D1" w:rsidP="00E121D1">
      <w:pPr>
        <w:widowControl w:val="0"/>
        <w:autoSpaceDE w:val="0"/>
        <w:autoSpaceDN w:val="0"/>
        <w:adjustRightInd w:val="0"/>
        <w:spacing w:line="240" w:lineRule="auto"/>
        <w:rPr>
          <w:rFonts w:ascii="Calibri" w:hAnsi="Calibri" w:cs="Times New Roman"/>
          <w:noProof/>
          <w:szCs w:val="24"/>
        </w:rPr>
      </w:pPr>
      <w:r w:rsidRPr="00E121D1">
        <w:rPr>
          <w:rFonts w:ascii="Calibri" w:hAnsi="Calibri" w:cs="Times New Roman"/>
          <w:noProof/>
          <w:szCs w:val="24"/>
        </w:rPr>
        <w:t xml:space="preserve">Bailey, R. (2013) ‘Anatomy of the Brain - Cerebrum’, </w:t>
      </w:r>
      <w:r w:rsidRPr="00E121D1">
        <w:rPr>
          <w:rFonts w:ascii="Calibri" w:hAnsi="Calibri" w:cs="Times New Roman"/>
          <w:i/>
          <w:iCs/>
          <w:noProof/>
          <w:szCs w:val="24"/>
        </w:rPr>
        <w:t>About.com</w:t>
      </w:r>
      <w:r w:rsidRPr="00E121D1">
        <w:rPr>
          <w:rFonts w:ascii="Calibri" w:hAnsi="Calibri" w:cs="Times New Roman"/>
          <w:noProof/>
          <w:szCs w:val="24"/>
        </w:rPr>
        <w:t>, pp. 1–6. doi: 10.1288/00005537-191506000-00025.</w:t>
      </w:r>
    </w:p>
    <w:p w:rsidR="00E121D1" w:rsidRPr="00E121D1" w:rsidRDefault="00E121D1" w:rsidP="00E121D1">
      <w:pPr>
        <w:widowControl w:val="0"/>
        <w:autoSpaceDE w:val="0"/>
        <w:autoSpaceDN w:val="0"/>
        <w:adjustRightInd w:val="0"/>
        <w:spacing w:line="240" w:lineRule="auto"/>
        <w:rPr>
          <w:rFonts w:ascii="Calibri" w:hAnsi="Calibri" w:cs="Times New Roman"/>
          <w:noProof/>
          <w:szCs w:val="24"/>
        </w:rPr>
      </w:pPr>
      <w:r w:rsidRPr="00E121D1">
        <w:rPr>
          <w:rFonts w:ascii="Calibri" w:hAnsi="Calibri" w:cs="Times New Roman"/>
          <w:i/>
          <w:iCs/>
          <w:noProof/>
          <w:szCs w:val="24"/>
        </w:rPr>
        <w:t>Brain-controlled robots | MIT News</w:t>
      </w:r>
      <w:r w:rsidRPr="00E121D1">
        <w:rPr>
          <w:rFonts w:ascii="Calibri" w:hAnsi="Calibri" w:cs="Times New Roman"/>
          <w:noProof/>
          <w:szCs w:val="24"/>
        </w:rPr>
        <w:t xml:space="preserve"> (no date). Available at: http://news.mit.edu/2017/brain-controlled-robots-0306 (Accessed: 29 December 2017).</w:t>
      </w:r>
    </w:p>
    <w:p w:rsidR="00E121D1" w:rsidRPr="00E121D1" w:rsidRDefault="00E121D1" w:rsidP="00E121D1">
      <w:pPr>
        <w:widowControl w:val="0"/>
        <w:autoSpaceDE w:val="0"/>
        <w:autoSpaceDN w:val="0"/>
        <w:adjustRightInd w:val="0"/>
        <w:spacing w:line="240" w:lineRule="auto"/>
        <w:rPr>
          <w:rFonts w:ascii="Calibri" w:hAnsi="Calibri" w:cs="Times New Roman"/>
          <w:noProof/>
          <w:szCs w:val="24"/>
        </w:rPr>
      </w:pPr>
      <w:r w:rsidRPr="00E121D1">
        <w:rPr>
          <w:rFonts w:ascii="Calibri" w:hAnsi="Calibri" w:cs="Times New Roman"/>
          <w:i/>
          <w:iCs/>
          <w:noProof/>
          <w:szCs w:val="24"/>
        </w:rPr>
        <w:t>Brain-Controlled Wheelchair: 10 Steps (with Pictures)</w:t>
      </w:r>
      <w:r w:rsidRPr="00E121D1">
        <w:rPr>
          <w:rFonts w:ascii="Calibri" w:hAnsi="Calibri" w:cs="Times New Roman"/>
          <w:noProof/>
          <w:szCs w:val="24"/>
        </w:rPr>
        <w:t xml:space="preserve"> (no date). Available at: http://www.instructables.com/id/Brain-Controlled-Wheelchair/ (Accessed: 29 December 2017).</w:t>
      </w:r>
    </w:p>
    <w:p w:rsidR="00E121D1" w:rsidRPr="00E121D1" w:rsidRDefault="00E121D1" w:rsidP="00E121D1">
      <w:pPr>
        <w:widowControl w:val="0"/>
        <w:autoSpaceDE w:val="0"/>
        <w:autoSpaceDN w:val="0"/>
        <w:adjustRightInd w:val="0"/>
        <w:spacing w:line="240" w:lineRule="auto"/>
        <w:rPr>
          <w:rFonts w:ascii="Calibri" w:hAnsi="Calibri" w:cs="Times New Roman"/>
          <w:noProof/>
          <w:szCs w:val="24"/>
        </w:rPr>
      </w:pPr>
      <w:r w:rsidRPr="00E121D1">
        <w:rPr>
          <w:rFonts w:ascii="Calibri" w:hAnsi="Calibri" w:cs="Times New Roman"/>
          <w:i/>
          <w:iCs/>
          <w:noProof/>
          <w:szCs w:val="24"/>
        </w:rPr>
        <w:t>Brain and Nervous System</w:t>
      </w:r>
      <w:r w:rsidRPr="00E121D1">
        <w:rPr>
          <w:rFonts w:ascii="Calibri" w:hAnsi="Calibri" w:cs="Times New Roman"/>
          <w:noProof/>
          <w:szCs w:val="24"/>
        </w:rPr>
        <w:t xml:space="preserve"> (no date). Available at: http://kidshealth.org/en/teens/brain-nervous-system.html# (Accessed: 28 December 2017).</w:t>
      </w:r>
    </w:p>
    <w:p w:rsidR="00E121D1" w:rsidRPr="00E121D1" w:rsidRDefault="00E121D1" w:rsidP="00E121D1">
      <w:pPr>
        <w:widowControl w:val="0"/>
        <w:autoSpaceDE w:val="0"/>
        <w:autoSpaceDN w:val="0"/>
        <w:adjustRightInd w:val="0"/>
        <w:spacing w:line="240" w:lineRule="auto"/>
        <w:rPr>
          <w:rFonts w:ascii="Calibri" w:hAnsi="Calibri" w:cs="Times New Roman"/>
          <w:noProof/>
          <w:szCs w:val="24"/>
        </w:rPr>
      </w:pPr>
      <w:r w:rsidRPr="00E121D1">
        <w:rPr>
          <w:rFonts w:ascii="Calibri" w:hAnsi="Calibri" w:cs="Times New Roman"/>
          <w:i/>
          <w:iCs/>
          <w:noProof/>
          <w:szCs w:val="24"/>
        </w:rPr>
        <w:t>EEG (Electroencephalogram): Purpose, Procedure, and Risks</w:t>
      </w:r>
      <w:r w:rsidRPr="00E121D1">
        <w:rPr>
          <w:rFonts w:ascii="Calibri" w:hAnsi="Calibri" w:cs="Times New Roman"/>
          <w:noProof/>
          <w:szCs w:val="24"/>
        </w:rPr>
        <w:t xml:space="preserve"> (no date). Available at: https://www.healthline.com/health/eeg (Accessed: 29 December 2017).</w:t>
      </w:r>
    </w:p>
    <w:p w:rsidR="00E121D1" w:rsidRPr="00E121D1" w:rsidRDefault="00E121D1" w:rsidP="00E121D1">
      <w:pPr>
        <w:widowControl w:val="0"/>
        <w:autoSpaceDE w:val="0"/>
        <w:autoSpaceDN w:val="0"/>
        <w:adjustRightInd w:val="0"/>
        <w:spacing w:line="240" w:lineRule="auto"/>
        <w:rPr>
          <w:rFonts w:ascii="Calibri" w:hAnsi="Calibri" w:cs="Times New Roman"/>
          <w:noProof/>
          <w:szCs w:val="24"/>
        </w:rPr>
      </w:pPr>
      <w:r w:rsidRPr="00E121D1">
        <w:rPr>
          <w:rFonts w:ascii="Calibri" w:hAnsi="Calibri" w:cs="Times New Roman"/>
          <w:i/>
          <w:iCs/>
          <w:noProof/>
          <w:szCs w:val="24"/>
        </w:rPr>
        <w:t>EEG Hacker: Controlling a Hex Bug with my Brain Waves</w:t>
      </w:r>
      <w:r w:rsidRPr="00E121D1">
        <w:rPr>
          <w:rFonts w:ascii="Calibri" w:hAnsi="Calibri" w:cs="Times New Roman"/>
          <w:noProof/>
          <w:szCs w:val="24"/>
        </w:rPr>
        <w:t xml:space="preserve"> (no date). Available at: http://eeghacker.blogspot.com/2014/06/controlling-hex-bug-with-my-brain-waves.html (Accessed: 28 December 2017).</w:t>
      </w:r>
    </w:p>
    <w:p w:rsidR="00E121D1" w:rsidRPr="00E121D1" w:rsidRDefault="00E121D1" w:rsidP="00E121D1">
      <w:pPr>
        <w:widowControl w:val="0"/>
        <w:autoSpaceDE w:val="0"/>
        <w:autoSpaceDN w:val="0"/>
        <w:adjustRightInd w:val="0"/>
        <w:spacing w:line="240" w:lineRule="auto"/>
        <w:rPr>
          <w:rFonts w:ascii="Calibri" w:hAnsi="Calibri" w:cs="Times New Roman"/>
          <w:noProof/>
          <w:szCs w:val="24"/>
        </w:rPr>
      </w:pPr>
      <w:r w:rsidRPr="00E121D1">
        <w:rPr>
          <w:rFonts w:ascii="Calibri" w:hAnsi="Calibri" w:cs="Times New Roman"/>
          <w:noProof/>
          <w:szCs w:val="24"/>
        </w:rPr>
        <w:t xml:space="preserve">Ferreira, A. </w:t>
      </w:r>
      <w:r w:rsidRPr="00E121D1">
        <w:rPr>
          <w:rFonts w:ascii="Calibri" w:hAnsi="Calibri" w:cs="Times New Roman"/>
          <w:i/>
          <w:iCs/>
          <w:noProof/>
          <w:szCs w:val="24"/>
        </w:rPr>
        <w:t>et al.</w:t>
      </w:r>
      <w:r w:rsidRPr="00E121D1">
        <w:rPr>
          <w:rFonts w:ascii="Calibri" w:hAnsi="Calibri" w:cs="Times New Roman"/>
          <w:noProof/>
          <w:szCs w:val="24"/>
        </w:rPr>
        <w:t xml:space="preserve"> (2007) ‘Human-machine interface based on muscular and brain signals applied to a robotic wheelchair’, </w:t>
      </w:r>
      <w:r w:rsidRPr="00E121D1">
        <w:rPr>
          <w:rFonts w:ascii="Calibri" w:hAnsi="Calibri" w:cs="Times New Roman"/>
          <w:i/>
          <w:iCs/>
          <w:noProof/>
          <w:szCs w:val="24"/>
        </w:rPr>
        <w:t>Journal of Physics: Conference Series</w:t>
      </w:r>
      <w:r w:rsidRPr="00E121D1">
        <w:rPr>
          <w:rFonts w:ascii="Calibri" w:hAnsi="Calibri" w:cs="Times New Roman"/>
          <w:noProof/>
          <w:szCs w:val="24"/>
        </w:rPr>
        <w:t>, 90(1). doi: 10.1088/1742-6596/90/1/012094.</w:t>
      </w:r>
    </w:p>
    <w:p w:rsidR="00E121D1" w:rsidRPr="00E121D1" w:rsidRDefault="00E121D1" w:rsidP="00E121D1">
      <w:pPr>
        <w:widowControl w:val="0"/>
        <w:autoSpaceDE w:val="0"/>
        <w:autoSpaceDN w:val="0"/>
        <w:adjustRightInd w:val="0"/>
        <w:spacing w:line="240" w:lineRule="auto"/>
        <w:rPr>
          <w:rFonts w:ascii="Calibri" w:hAnsi="Calibri" w:cs="Times New Roman"/>
          <w:noProof/>
          <w:szCs w:val="24"/>
        </w:rPr>
      </w:pPr>
      <w:r w:rsidRPr="00E121D1">
        <w:rPr>
          <w:rFonts w:ascii="Calibri" w:hAnsi="Calibri" w:cs="Times New Roman"/>
          <w:noProof/>
          <w:szCs w:val="24"/>
        </w:rPr>
        <w:t xml:space="preserve">Flesher, S. N. </w:t>
      </w:r>
      <w:r w:rsidRPr="00E121D1">
        <w:rPr>
          <w:rFonts w:ascii="Calibri" w:hAnsi="Calibri" w:cs="Times New Roman"/>
          <w:i/>
          <w:iCs/>
          <w:noProof/>
          <w:szCs w:val="24"/>
        </w:rPr>
        <w:t>et al.</w:t>
      </w:r>
      <w:r w:rsidRPr="00E121D1">
        <w:rPr>
          <w:rFonts w:ascii="Calibri" w:hAnsi="Calibri" w:cs="Times New Roman"/>
          <w:noProof/>
          <w:szCs w:val="24"/>
        </w:rPr>
        <w:t xml:space="preserve"> (2016) ‘Intracortical microstimulation of human somatosensory cortex’, </w:t>
      </w:r>
      <w:r w:rsidRPr="00E121D1">
        <w:rPr>
          <w:rFonts w:ascii="Calibri" w:hAnsi="Calibri" w:cs="Times New Roman"/>
          <w:i/>
          <w:iCs/>
          <w:noProof/>
          <w:szCs w:val="24"/>
        </w:rPr>
        <w:t>Science Translational Medicine</w:t>
      </w:r>
      <w:r w:rsidRPr="00E121D1">
        <w:rPr>
          <w:rFonts w:ascii="Calibri" w:hAnsi="Calibri" w:cs="Times New Roman"/>
          <w:noProof/>
          <w:szCs w:val="24"/>
        </w:rPr>
        <w:t>, 8(361), p. 361ra141-361ra141. doi: 10.1126/scitranslmed.aaf8083.</w:t>
      </w:r>
    </w:p>
    <w:p w:rsidR="00E121D1" w:rsidRPr="00E121D1" w:rsidRDefault="00E121D1" w:rsidP="00E121D1">
      <w:pPr>
        <w:widowControl w:val="0"/>
        <w:autoSpaceDE w:val="0"/>
        <w:autoSpaceDN w:val="0"/>
        <w:adjustRightInd w:val="0"/>
        <w:spacing w:line="240" w:lineRule="auto"/>
        <w:rPr>
          <w:rFonts w:ascii="Calibri" w:hAnsi="Calibri" w:cs="Times New Roman"/>
          <w:noProof/>
          <w:szCs w:val="24"/>
        </w:rPr>
      </w:pPr>
      <w:r w:rsidRPr="00E121D1">
        <w:rPr>
          <w:rFonts w:ascii="Calibri" w:hAnsi="Calibri" w:cs="Times New Roman"/>
          <w:noProof/>
          <w:szCs w:val="24"/>
        </w:rPr>
        <w:t xml:space="preserve">Galán, F. </w:t>
      </w:r>
      <w:r w:rsidRPr="00E121D1">
        <w:rPr>
          <w:rFonts w:ascii="Calibri" w:hAnsi="Calibri" w:cs="Times New Roman"/>
          <w:i/>
          <w:iCs/>
          <w:noProof/>
          <w:szCs w:val="24"/>
        </w:rPr>
        <w:t>et al.</w:t>
      </w:r>
      <w:r w:rsidRPr="00E121D1">
        <w:rPr>
          <w:rFonts w:ascii="Calibri" w:hAnsi="Calibri" w:cs="Times New Roman"/>
          <w:noProof/>
          <w:szCs w:val="24"/>
        </w:rPr>
        <w:t xml:space="preserve"> (2008) ‘A brain-actuated wheelchair: Asynchronous and non-invasive Brain-computer interfaces for continuous control of robots’, </w:t>
      </w:r>
      <w:r w:rsidRPr="00E121D1">
        <w:rPr>
          <w:rFonts w:ascii="Calibri" w:hAnsi="Calibri" w:cs="Times New Roman"/>
          <w:i/>
          <w:iCs/>
          <w:noProof/>
          <w:szCs w:val="24"/>
        </w:rPr>
        <w:t>Clinical Neurophysiology</w:t>
      </w:r>
      <w:r w:rsidRPr="00E121D1">
        <w:rPr>
          <w:rFonts w:ascii="Calibri" w:hAnsi="Calibri" w:cs="Times New Roman"/>
          <w:noProof/>
          <w:szCs w:val="24"/>
        </w:rPr>
        <w:t>, 119(9), pp. 2159–2169. doi: 10.1016/j.clinph.2008.06.001.</w:t>
      </w:r>
    </w:p>
    <w:p w:rsidR="00E121D1" w:rsidRPr="00E121D1" w:rsidRDefault="00E121D1" w:rsidP="00E121D1">
      <w:pPr>
        <w:widowControl w:val="0"/>
        <w:autoSpaceDE w:val="0"/>
        <w:autoSpaceDN w:val="0"/>
        <w:adjustRightInd w:val="0"/>
        <w:spacing w:line="240" w:lineRule="auto"/>
        <w:rPr>
          <w:rFonts w:ascii="Calibri" w:hAnsi="Calibri" w:cs="Times New Roman"/>
          <w:noProof/>
          <w:szCs w:val="24"/>
        </w:rPr>
      </w:pPr>
      <w:r w:rsidRPr="00E121D1">
        <w:rPr>
          <w:rFonts w:ascii="Calibri" w:hAnsi="Calibri" w:cs="Times New Roman"/>
          <w:noProof/>
          <w:szCs w:val="24"/>
        </w:rPr>
        <w:t xml:space="preserve">Göhring, D. </w:t>
      </w:r>
      <w:r w:rsidRPr="00E121D1">
        <w:rPr>
          <w:rFonts w:ascii="Calibri" w:hAnsi="Calibri" w:cs="Times New Roman"/>
          <w:i/>
          <w:iCs/>
          <w:noProof/>
          <w:szCs w:val="24"/>
        </w:rPr>
        <w:t>et al.</w:t>
      </w:r>
      <w:r w:rsidRPr="00E121D1">
        <w:rPr>
          <w:rFonts w:ascii="Calibri" w:hAnsi="Calibri" w:cs="Times New Roman"/>
          <w:noProof/>
          <w:szCs w:val="24"/>
        </w:rPr>
        <w:t xml:space="preserve"> (2013) ‘Semi-autonomous Car Control Using Brain Computer Interfaces’, </w:t>
      </w:r>
      <w:r w:rsidRPr="00E121D1">
        <w:rPr>
          <w:rFonts w:ascii="Calibri" w:hAnsi="Calibri" w:cs="Times New Roman"/>
          <w:i/>
          <w:iCs/>
          <w:noProof/>
          <w:szCs w:val="24"/>
        </w:rPr>
        <w:t>Intelligent Autonomous Systems …</w:t>
      </w:r>
      <w:r w:rsidRPr="00E121D1">
        <w:rPr>
          <w:rFonts w:ascii="Calibri" w:hAnsi="Calibri" w:cs="Times New Roman"/>
          <w:noProof/>
          <w:szCs w:val="24"/>
        </w:rPr>
        <w:t>. Available at: http://link.springer.com/chapter/10.1007/978-3-642-33932-5_37.</w:t>
      </w:r>
    </w:p>
    <w:p w:rsidR="00E121D1" w:rsidRPr="00E121D1" w:rsidRDefault="00E121D1" w:rsidP="00E121D1">
      <w:pPr>
        <w:widowControl w:val="0"/>
        <w:autoSpaceDE w:val="0"/>
        <w:autoSpaceDN w:val="0"/>
        <w:adjustRightInd w:val="0"/>
        <w:spacing w:line="240" w:lineRule="auto"/>
        <w:rPr>
          <w:rFonts w:ascii="Calibri" w:hAnsi="Calibri" w:cs="Times New Roman"/>
          <w:noProof/>
          <w:szCs w:val="24"/>
        </w:rPr>
      </w:pPr>
      <w:r w:rsidRPr="00E121D1">
        <w:rPr>
          <w:rFonts w:ascii="Calibri" w:hAnsi="Calibri" w:cs="Times New Roman"/>
          <w:noProof/>
          <w:szCs w:val="24"/>
        </w:rPr>
        <w:t xml:space="preserve">Hazrati, M. K. and Erfanian, A. (2010) ‘An online EEG-based brain-computer interface for controlling hand grasp using an adaptive probabilistic neural network’, </w:t>
      </w:r>
      <w:r w:rsidRPr="00E121D1">
        <w:rPr>
          <w:rFonts w:ascii="Calibri" w:hAnsi="Calibri" w:cs="Times New Roman"/>
          <w:i/>
          <w:iCs/>
          <w:noProof/>
          <w:szCs w:val="24"/>
        </w:rPr>
        <w:t>Medical Engineering and Physics</w:t>
      </w:r>
      <w:r w:rsidRPr="00E121D1">
        <w:rPr>
          <w:rFonts w:ascii="Calibri" w:hAnsi="Calibri" w:cs="Times New Roman"/>
          <w:noProof/>
          <w:szCs w:val="24"/>
        </w:rPr>
        <w:t>. Institute of Physics and Engineering in Medicine, 32(7), pp. 730–739. doi: 10.1016/j.medengphy.2010.04.016.</w:t>
      </w:r>
    </w:p>
    <w:p w:rsidR="00E121D1" w:rsidRPr="00E121D1" w:rsidRDefault="00E121D1" w:rsidP="00E121D1">
      <w:pPr>
        <w:widowControl w:val="0"/>
        <w:autoSpaceDE w:val="0"/>
        <w:autoSpaceDN w:val="0"/>
        <w:adjustRightInd w:val="0"/>
        <w:spacing w:line="240" w:lineRule="auto"/>
        <w:rPr>
          <w:rFonts w:ascii="Calibri" w:hAnsi="Calibri" w:cs="Times New Roman"/>
          <w:noProof/>
          <w:szCs w:val="24"/>
        </w:rPr>
      </w:pPr>
      <w:r w:rsidRPr="00E121D1">
        <w:rPr>
          <w:rFonts w:ascii="Calibri" w:hAnsi="Calibri" w:cs="Times New Roman"/>
          <w:i/>
          <w:iCs/>
          <w:noProof/>
          <w:szCs w:val="24"/>
        </w:rPr>
        <w:lastRenderedPageBreak/>
        <w:t>Mind-controlled car unveiled in China - Telegraph</w:t>
      </w:r>
      <w:r w:rsidRPr="00E121D1">
        <w:rPr>
          <w:rFonts w:ascii="Calibri" w:hAnsi="Calibri" w:cs="Times New Roman"/>
          <w:noProof/>
          <w:szCs w:val="24"/>
        </w:rPr>
        <w:t xml:space="preserve"> (no date). Available at: http://www.telegraph.co.uk/technology/news/12040216/Mind-controlled-cars-unveiled-in-China.html (Accessed: 29 December 2017).</w:t>
      </w:r>
    </w:p>
    <w:p w:rsidR="00E121D1" w:rsidRPr="00E121D1" w:rsidRDefault="00E121D1" w:rsidP="00E121D1">
      <w:pPr>
        <w:widowControl w:val="0"/>
        <w:autoSpaceDE w:val="0"/>
        <w:autoSpaceDN w:val="0"/>
        <w:adjustRightInd w:val="0"/>
        <w:spacing w:line="240" w:lineRule="auto"/>
        <w:rPr>
          <w:rFonts w:ascii="Calibri" w:hAnsi="Calibri" w:cs="Times New Roman"/>
          <w:noProof/>
          <w:szCs w:val="24"/>
        </w:rPr>
      </w:pPr>
      <w:r w:rsidRPr="00E121D1">
        <w:rPr>
          <w:rFonts w:ascii="Calibri" w:hAnsi="Calibri" w:cs="Times New Roman"/>
          <w:i/>
          <w:iCs/>
          <w:noProof/>
          <w:szCs w:val="24"/>
        </w:rPr>
        <w:t>Mind-Controlled Cursor Could Allow Disabled to Type and Click With Ease - NBC News</w:t>
      </w:r>
      <w:r w:rsidRPr="00E121D1">
        <w:rPr>
          <w:rFonts w:ascii="Calibri" w:hAnsi="Calibri" w:cs="Times New Roman"/>
          <w:noProof/>
          <w:szCs w:val="24"/>
        </w:rPr>
        <w:t xml:space="preserve"> (no date). Available at: https://www.nbcnews.com/tech/innovation/mind-controlled-cursor-could-allow-disabled-type-click-ease-n401911 (Accessed: 29 December 2017).</w:t>
      </w:r>
    </w:p>
    <w:p w:rsidR="00E121D1" w:rsidRPr="00E121D1" w:rsidRDefault="00E121D1" w:rsidP="00E121D1">
      <w:pPr>
        <w:widowControl w:val="0"/>
        <w:autoSpaceDE w:val="0"/>
        <w:autoSpaceDN w:val="0"/>
        <w:adjustRightInd w:val="0"/>
        <w:spacing w:line="240" w:lineRule="auto"/>
        <w:rPr>
          <w:rFonts w:ascii="Calibri" w:hAnsi="Calibri" w:cs="Times New Roman"/>
          <w:noProof/>
          <w:szCs w:val="24"/>
        </w:rPr>
      </w:pPr>
      <w:r w:rsidRPr="00E121D1">
        <w:rPr>
          <w:rFonts w:ascii="Calibri" w:hAnsi="Calibri" w:cs="Times New Roman"/>
          <w:i/>
          <w:iCs/>
          <w:noProof/>
          <w:szCs w:val="24"/>
        </w:rPr>
        <w:t>Mind-controlled drones race to the future - Powering the New Engineer</w:t>
      </w:r>
      <w:r w:rsidRPr="00E121D1">
        <w:rPr>
          <w:rFonts w:ascii="Calibri" w:hAnsi="Calibri" w:cs="Times New Roman"/>
          <w:noProof/>
          <w:szCs w:val="24"/>
        </w:rPr>
        <w:t xml:space="preserve"> (no date). Available at: https://www.eng.ufl.edu/newengineer/news/mind-controlled-drones-race-to-the-future/ (Accessed: 28 December 2017).</w:t>
      </w:r>
    </w:p>
    <w:p w:rsidR="00E121D1" w:rsidRPr="00E121D1" w:rsidRDefault="00E121D1" w:rsidP="00E121D1">
      <w:pPr>
        <w:widowControl w:val="0"/>
        <w:autoSpaceDE w:val="0"/>
        <w:autoSpaceDN w:val="0"/>
        <w:adjustRightInd w:val="0"/>
        <w:spacing w:line="240" w:lineRule="auto"/>
        <w:rPr>
          <w:rFonts w:ascii="Calibri" w:hAnsi="Calibri" w:cs="Times New Roman"/>
          <w:noProof/>
          <w:szCs w:val="24"/>
        </w:rPr>
      </w:pPr>
      <w:r w:rsidRPr="00E121D1">
        <w:rPr>
          <w:rFonts w:ascii="Calibri" w:hAnsi="Calibri" w:cs="Times New Roman"/>
          <w:noProof/>
          <w:szCs w:val="24"/>
        </w:rPr>
        <w:t xml:space="preserve">Ramesh, S., Krishna, M. G. and Nakirekanti, M. (2014) ‘Brain Computer Interface System for Mind Controlled Robot using Bluetooth’, </w:t>
      </w:r>
      <w:r w:rsidRPr="00E121D1">
        <w:rPr>
          <w:rFonts w:ascii="Calibri" w:hAnsi="Calibri" w:cs="Times New Roman"/>
          <w:i/>
          <w:iCs/>
          <w:noProof/>
          <w:szCs w:val="24"/>
        </w:rPr>
        <w:t>International Journa of Computer Application</w:t>
      </w:r>
      <w:r w:rsidRPr="00E121D1">
        <w:rPr>
          <w:rFonts w:ascii="Calibri" w:hAnsi="Calibri" w:cs="Times New Roman"/>
          <w:noProof/>
          <w:szCs w:val="24"/>
        </w:rPr>
        <w:t>, 104(15), pp. 20–23.</w:t>
      </w:r>
    </w:p>
    <w:p w:rsidR="00E121D1" w:rsidRPr="00E121D1" w:rsidRDefault="00E121D1" w:rsidP="00E121D1">
      <w:pPr>
        <w:widowControl w:val="0"/>
        <w:autoSpaceDE w:val="0"/>
        <w:autoSpaceDN w:val="0"/>
        <w:adjustRightInd w:val="0"/>
        <w:spacing w:line="240" w:lineRule="auto"/>
        <w:rPr>
          <w:rFonts w:ascii="Calibri" w:hAnsi="Calibri" w:cs="Times New Roman"/>
          <w:noProof/>
          <w:szCs w:val="24"/>
        </w:rPr>
      </w:pPr>
      <w:r w:rsidRPr="00E121D1">
        <w:rPr>
          <w:rFonts w:ascii="Calibri" w:hAnsi="Calibri" w:cs="Times New Roman"/>
          <w:noProof/>
          <w:szCs w:val="24"/>
        </w:rPr>
        <w:t xml:space="preserve">Saddique, S. M. and Siddiqui, L. H. (2009) ‘EEG based brain computer interface’, </w:t>
      </w:r>
      <w:r w:rsidRPr="00E121D1">
        <w:rPr>
          <w:rFonts w:ascii="Calibri" w:hAnsi="Calibri" w:cs="Times New Roman"/>
          <w:i/>
          <w:iCs/>
          <w:noProof/>
          <w:szCs w:val="24"/>
        </w:rPr>
        <w:t>Journal of Software</w:t>
      </w:r>
      <w:r w:rsidRPr="00E121D1">
        <w:rPr>
          <w:rFonts w:ascii="Calibri" w:hAnsi="Calibri" w:cs="Times New Roman"/>
          <w:noProof/>
          <w:szCs w:val="24"/>
        </w:rPr>
        <w:t>, 4(6), pp. 550–554. doi: 10.4304/jsw.4.6.550-554.</w:t>
      </w:r>
    </w:p>
    <w:p w:rsidR="00E121D1" w:rsidRPr="00E121D1" w:rsidRDefault="00E121D1" w:rsidP="00E121D1">
      <w:pPr>
        <w:widowControl w:val="0"/>
        <w:autoSpaceDE w:val="0"/>
        <w:autoSpaceDN w:val="0"/>
        <w:adjustRightInd w:val="0"/>
        <w:spacing w:line="240" w:lineRule="auto"/>
        <w:rPr>
          <w:rFonts w:ascii="Calibri" w:hAnsi="Calibri" w:cs="Times New Roman"/>
          <w:noProof/>
          <w:szCs w:val="24"/>
        </w:rPr>
      </w:pPr>
      <w:r w:rsidRPr="00E121D1">
        <w:rPr>
          <w:rFonts w:ascii="Calibri" w:hAnsi="Calibri" w:cs="Times New Roman"/>
          <w:i/>
          <w:iCs/>
          <w:noProof/>
          <w:szCs w:val="24"/>
        </w:rPr>
        <w:t>The Human Brain | Parts of the Brain | The Nervous System | Brain Disorders</w:t>
      </w:r>
      <w:r w:rsidRPr="00E121D1">
        <w:rPr>
          <w:rFonts w:ascii="Calibri" w:hAnsi="Calibri" w:cs="Times New Roman"/>
          <w:noProof/>
          <w:szCs w:val="24"/>
        </w:rPr>
        <w:t xml:space="preserve"> (no date). Available at: http://www.english-online.at/biology/human-brain/parts-and-functions-of-the-brain.htm (Accessed: 29 December 2017).</w:t>
      </w:r>
    </w:p>
    <w:p w:rsidR="00E121D1" w:rsidRPr="00E121D1" w:rsidRDefault="00E121D1" w:rsidP="00E121D1">
      <w:pPr>
        <w:widowControl w:val="0"/>
        <w:autoSpaceDE w:val="0"/>
        <w:autoSpaceDN w:val="0"/>
        <w:adjustRightInd w:val="0"/>
        <w:spacing w:line="240" w:lineRule="auto"/>
        <w:rPr>
          <w:rFonts w:ascii="Calibri" w:hAnsi="Calibri"/>
          <w:noProof/>
        </w:rPr>
      </w:pPr>
      <w:r w:rsidRPr="00E121D1">
        <w:rPr>
          <w:rFonts w:ascii="Calibri" w:hAnsi="Calibri" w:cs="Times New Roman"/>
          <w:noProof/>
          <w:szCs w:val="24"/>
        </w:rPr>
        <w:t xml:space="preserve">Wolpaw, J. R., McFarland, D. J. and Vaughan, T. M. (2000) ‘Brain-computer interface research at the Wadsworth Center’, </w:t>
      </w:r>
      <w:r w:rsidRPr="00E121D1">
        <w:rPr>
          <w:rFonts w:ascii="Calibri" w:hAnsi="Calibri" w:cs="Times New Roman"/>
          <w:i/>
          <w:iCs/>
          <w:noProof/>
          <w:szCs w:val="24"/>
        </w:rPr>
        <w:t>IEEE Transactions on Rehabilitation Engineering</w:t>
      </w:r>
      <w:r w:rsidRPr="00E121D1">
        <w:rPr>
          <w:rFonts w:ascii="Calibri" w:hAnsi="Calibri" w:cs="Times New Roman"/>
          <w:noProof/>
          <w:szCs w:val="24"/>
        </w:rPr>
        <w:t>, 8(2), pp. 222–226. doi: 10.1109/86.847823.</w:t>
      </w:r>
    </w:p>
    <w:p w:rsidR="00714241" w:rsidRPr="00714241" w:rsidRDefault="00016DD8" w:rsidP="00E121D1">
      <w:pPr>
        <w:widowControl w:val="0"/>
        <w:autoSpaceDE w:val="0"/>
        <w:autoSpaceDN w:val="0"/>
        <w:adjustRightInd w:val="0"/>
        <w:spacing w:line="240" w:lineRule="auto"/>
      </w:pPr>
      <w:r>
        <w:fldChar w:fldCharType="end"/>
      </w:r>
    </w:p>
    <w:sectPr w:rsidR="00714241" w:rsidRPr="00714241" w:rsidSect="00714241">
      <w:footerReference w:type="default" r:id="rId18"/>
      <w:pgSz w:w="12240" w:h="15840"/>
      <w:pgMar w:top="1440" w:right="1440" w:bottom="1440" w:left="1440" w:header="720" w:footer="720" w:gutter="0"/>
      <w:pgBorders w:offsetFrom="page">
        <w:top w:val="single" w:sz="12" w:space="24" w:color="auto" w:shadow="1"/>
        <w:left w:val="single" w:sz="12" w:space="24" w:color="auto" w:shadow="1"/>
        <w:bottom w:val="single" w:sz="12" w:space="24" w:color="auto" w:shadow="1"/>
        <w:right w:val="single" w:sz="12" w:space="24" w:color="auto" w:shadow="1"/>
      </w:pgBorder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3483" w:rsidRDefault="00233483" w:rsidP="00714241">
      <w:pPr>
        <w:spacing w:after="0" w:line="240" w:lineRule="auto"/>
      </w:pPr>
      <w:r>
        <w:separator/>
      </w:r>
    </w:p>
  </w:endnote>
  <w:endnote w:type="continuationSeparator" w:id="0">
    <w:p w:rsidR="00233483" w:rsidRDefault="00233483" w:rsidP="007142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6312869"/>
      <w:docPartObj>
        <w:docPartGallery w:val="Page Numbers (Bottom of Page)"/>
        <w:docPartUnique/>
      </w:docPartObj>
    </w:sdtPr>
    <w:sdtContent>
      <w:sdt>
        <w:sdtPr>
          <w:id w:val="-1669238322"/>
          <w:docPartObj>
            <w:docPartGallery w:val="Page Numbers (Top of Page)"/>
            <w:docPartUnique/>
          </w:docPartObj>
        </w:sdtPr>
        <w:sdtContent>
          <w:p w:rsidR="00C40B77" w:rsidRDefault="00C40B77">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F30C66">
              <w:rPr>
                <w:b/>
                <w:bCs/>
                <w:noProof/>
              </w:rPr>
              <w:t>7</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F30C66">
              <w:rPr>
                <w:b/>
                <w:bCs/>
                <w:noProof/>
              </w:rPr>
              <w:t>10</w:t>
            </w:r>
            <w:r>
              <w:rPr>
                <w:b/>
                <w:bCs/>
                <w:sz w:val="24"/>
                <w:szCs w:val="24"/>
              </w:rPr>
              <w:fldChar w:fldCharType="end"/>
            </w:r>
          </w:p>
        </w:sdtContent>
      </w:sdt>
    </w:sdtContent>
  </w:sdt>
  <w:p w:rsidR="00C40B77" w:rsidRDefault="00C40B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3483" w:rsidRDefault="00233483" w:rsidP="00714241">
      <w:pPr>
        <w:spacing w:after="0" w:line="240" w:lineRule="auto"/>
      </w:pPr>
      <w:r>
        <w:separator/>
      </w:r>
    </w:p>
  </w:footnote>
  <w:footnote w:type="continuationSeparator" w:id="0">
    <w:p w:rsidR="00233483" w:rsidRDefault="00233483" w:rsidP="007142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7A6468"/>
    <w:multiLevelType w:val="hybridMultilevel"/>
    <w:tmpl w:val="78609A8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DD432D4"/>
    <w:multiLevelType w:val="hybridMultilevel"/>
    <w:tmpl w:val="405459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47264A5D"/>
    <w:multiLevelType w:val="multilevel"/>
    <w:tmpl w:val="D5FE27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7B47293B"/>
    <w:multiLevelType w:val="hybridMultilevel"/>
    <w:tmpl w:val="E5241602"/>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6700"/>
    <w:rsid w:val="00011A88"/>
    <w:rsid w:val="00016DD8"/>
    <w:rsid w:val="00034891"/>
    <w:rsid w:val="0005152A"/>
    <w:rsid w:val="00074A98"/>
    <w:rsid w:val="00076022"/>
    <w:rsid w:val="0009720F"/>
    <w:rsid w:val="00107F9F"/>
    <w:rsid w:val="00146822"/>
    <w:rsid w:val="00201ACC"/>
    <w:rsid w:val="00233483"/>
    <w:rsid w:val="002D2F02"/>
    <w:rsid w:val="002F2B91"/>
    <w:rsid w:val="00307D18"/>
    <w:rsid w:val="00353397"/>
    <w:rsid w:val="003A411A"/>
    <w:rsid w:val="003B11DA"/>
    <w:rsid w:val="004138ED"/>
    <w:rsid w:val="004141EE"/>
    <w:rsid w:val="00440EE3"/>
    <w:rsid w:val="004614CF"/>
    <w:rsid w:val="004E6700"/>
    <w:rsid w:val="00511C4E"/>
    <w:rsid w:val="00516BF5"/>
    <w:rsid w:val="005C42C9"/>
    <w:rsid w:val="00611E2E"/>
    <w:rsid w:val="006808F0"/>
    <w:rsid w:val="0069208C"/>
    <w:rsid w:val="00692CFC"/>
    <w:rsid w:val="0071298D"/>
    <w:rsid w:val="00714241"/>
    <w:rsid w:val="007B17E1"/>
    <w:rsid w:val="007D5846"/>
    <w:rsid w:val="008076D8"/>
    <w:rsid w:val="008826BF"/>
    <w:rsid w:val="008F5CAC"/>
    <w:rsid w:val="00926953"/>
    <w:rsid w:val="009D055A"/>
    <w:rsid w:val="00A13764"/>
    <w:rsid w:val="00A80301"/>
    <w:rsid w:val="00AF1B46"/>
    <w:rsid w:val="00B5785B"/>
    <w:rsid w:val="00B863BA"/>
    <w:rsid w:val="00BD03C4"/>
    <w:rsid w:val="00BE4266"/>
    <w:rsid w:val="00BE4294"/>
    <w:rsid w:val="00C231BA"/>
    <w:rsid w:val="00C40B77"/>
    <w:rsid w:val="00C8167B"/>
    <w:rsid w:val="00C97DEB"/>
    <w:rsid w:val="00D93DCE"/>
    <w:rsid w:val="00DB05C3"/>
    <w:rsid w:val="00DB0F69"/>
    <w:rsid w:val="00E121D1"/>
    <w:rsid w:val="00E16809"/>
    <w:rsid w:val="00E81FA5"/>
    <w:rsid w:val="00E96289"/>
    <w:rsid w:val="00EA2731"/>
    <w:rsid w:val="00F30C66"/>
    <w:rsid w:val="00F64B34"/>
    <w:rsid w:val="00FC1F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B11D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76D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076D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B11DA"/>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3B11DA"/>
    <w:rPr>
      <w:rFonts w:eastAsiaTheme="minorEastAsia"/>
      <w:lang w:eastAsia="ja-JP"/>
    </w:rPr>
  </w:style>
  <w:style w:type="paragraph" w:styleId="BalloonText">
    <w:name w:val="Balloon Text"/>
    <w:basedOn w:val="Normal"/>
    <w:link w:val="BalloonTextChar"/>
    <w:uiPriority w:val="99"/>
    <w:semiHidden/>
    <w:unhideWhenUsed/>
    <w:rsid w:val="003B11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11DA"/>
    <w:rPr>
      <w:rFonts w:ascii="Tahoma" w:hAnsi="Tahoma" w:cs="Tahoma"/>
      <w:sz w:val="16"/>
      <w:szCs w:val="16"/>
    </w:rPr>
  </w:style>
  <w:style w:type="character" w:customStyle="1" w:styleId="Heading1Char">
    <w:name w:val="Heading 1 Char"/>
    <w:basedOn w:val="DefaultParagraphFont"/>
    <w:link w:val="Heading1"/>
    <w:uiPriority w:val="9"/>
    <w:rsid w:val="003B11D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3B11DA"/>
    <w:pPr>
      <w:outlineLvl w:val="9"/>
    </w:pPr>
    <w:rPr>
      <w:lang w:eastAsia="ja-JP"/>
    </w:rPr>
  </w:style>
  <w:style w:type="paragraph" w:styleId="TOC1">
    <w:name w:val="toc 1"/>
    <w:basedOn w:val="Normal"/>
    <w:next w:val="Normal"/>
    <w:autoRedefine/>
    <w:uiPriority w:val="39"/>
    <w:unhideWhenUsed/>
    <w:rsid w:val="003B11DA"/>
    <w:pPr>
      <w:spacing w:after="100"/>
    </w:pPr>
  </w:style>
  <w:style w:type="character" w:styleId="Hyperlink">
    <w:name w:val="Hyperlink"/>
    <w:basedOn w:val="DefaultParagraphFont"/>
    <w:uiPriority w:val="99"/>
    <w:unhideWhenUsed/>
    <w:rsid w:val="003B11DA"/>
    <w:rPr>
      <w:color w:val="0000FF" w:themeColor="hyperlink"/>
      <w:u w:val="single"/>
    </w:rPr>
  </w:style>
  <w:style w:type="paragraph" w:styleId="ListParagraph">
    <w:name w:val="List Paragraph"/>
    <w:basedOn w:val="Normal"/>
    <w:uiPriority w:val="34"/>
    <w:qFormat/>
    <w:rsid w:val="00926953"/>
    <w:pPr>
      <w:ind w:left="720"/>
      <w:contextualSpacing/>
    </w:pPr>
  </w:style>
  <w:style w:type="character" w:customStyle="1" w:styleId="Heading2Char">
    <w:name w:val="Heading 2 Char"/>
    <w:basedOn w:val="DefaultParagraphFont"/>
    <w:link w:val="Heading2"/>
    <w:uiPriority w:val="9"/>
    <w:rsid w:val="008076D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076D8"/>
    <w:rPr>
      <w:rFonts w:asciiTheme="majorHAnsi" w:eastAsiaTheme="majorEastAsia" w:hAnsiTheme="majorHAnsi" w:cstheme="majorBidi"/>
      <w:b/>
      <w:bCs/>
      <w:color w:val="4F81BD" w:themeColor="accent1"/>
    </w:rPr>
  </w:style>
  <w:style w:type="paragraph" w:styleId="TOC2">
    <w:name w:val="toc 2"/>
    <w:basedOn w:val="Normal"/>
    <w:next w:val="Normal"/>
    <w:autoRedefine/>
    <w:uiPriority w:val="39"/>
    <w:unhideWhenUsed/>
    <w:rsid w:val="00714241"/>
    <w:pPr>
      <w:spacing w:after="100"/>
      <w:ind w:left="220"/>
    </w:pPr>
  </w:style>
  <w:style w:type="paragraph" w:styleId="TOC3">
    <w:name w:val="toc 3"/>
    <w:basedOn w:val="Normal"/>
    <w:next w:val="Normal"/>
    <w:autoRedefine/>
    <w:uiPriority w:val="39"/>
    <w:unhideWhenUsed/>
    <w:rsid w:val="00714241"/>
    <w:pPr>
      <w:spacing w:after="100"/>
      <w:ind w:left="440"/>
    </w:pPr>
  </w:style>
  <w:style w:type="paragraph" w:styleId="Header">
    <w:name w:val="header"/>
    <w:basedOn w:val="Normal"/>
    <w:link w:val="HeaderChar"/>
    <w:uiPriority w:val="99"/>
    <w:unhideWhenUsed/>
    <w:rsid w:val="007142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4241"/>
  </w:style>
  <w:style w:type="paragraph" w:styleId="Footer">
    <w:name w:val="footer"/>
    <w:basedOn w:val="Normal"/>
    <w:link w:val="FooterChar"/>
    <w:uiPriority w:val="99"/>
    <w:unhideWhenUsed/>
    <w:rsid w:val="007142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4241"/>
  </w:style>
  <w:style w:type="paragraph" w:styleId="Caption">
    <w:name w:val="caption"/>
    <w:basedOn w:val="Normal"/>
    <w:next w:val="Normal"/>
    <w:uiPriority w:val="35"/>
    <w:unhideWhenUsed/>
    <w:qFormat/>
    <w:rsid w:val="00076022"/>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016DD8"/>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B11D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76D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076D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B11DA"/>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3B11DA"/>
    <w:rPr>
      <w:rFonts w:eastAsiaTheme="minorEastAsia"/>
      <w:lang w:eastAsia="ja-JP"/>
    </w:rPr>
  </w:style>
  <w:style w:type="paragraph" w:styleId="BalloonText">
    <w:name w:val="Balloon Text"/>
    <w:basedOn w:val="Normal"/>
    <w:link w:val="BalloonTextChar"/>
    <w:uiPriority w:val="99"/>
    <w:semiHidden/>
    <w:unhideWhenUsed/>
    <w:rsid w:val="003B11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11DA"/>
    <w:rPr>
      <w:rFonts w:ascii="Tahoma" w:hAnsi="Tahoma" w:cs="Tahoma"/>
      <w:sz w:val="16"/>
      <w:szCs w:val="16"/>
    </w:rPr>
  </w:style>
  <w:style w:type="character" w:customStyle="1" w:styleId="Heading1Char">
    <w:name w:val="Heading 1 Char"/>
    <w:basedOn w:val="DefaultParagraphFont"/>
    <w:link w:val="Heading1"/>
    <w:uiPriority w:val="9"/>
    <w:rsid w:val="003B11D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3B11DA"/>
    <w:pPr>
      <w:outlineLvl w:val="9"/>
    </w:pPr>
    <w:rPr>
      <w:lang w:eastAsia="ja-JP"/>
    </w:rPr>
  </w:style>
  <w:style w:type="paragraph" w:styleId="TOC1">
    <w:name w:val="toc 1"/>
    <w:basedOn w:val="Normal"/>
    <w:next w:val="Normal"/>
    <w:autoRedefine/>
    <w:uiPriority w:val="39"/>
    <w:unhideWhenUsed/>
    <w:rsid w:val="003B11DA"/>
    <w:pPr>
      <w:spacing w:after="100"/>
    </w:pPr>
  </w:style>
  <w:style w:type="character" w:styleId="Hyperlink">
    <w:name w:val="Hyperlink"/>
    <w:basedOn w:val="DefaultParagraphFont"/>
    <w:uiPriority w:val="99"/>
    <w:unhideWhenUsed/>
    <w:rsid w:val="003B11DA"/>
    <w:rPr>
      <w:color w:val="0000FF" w:themeColor="hyperlink"/>
      <w:u w:val="single"/>
    </w:rPr>
  </w:style>
  <w:style w:type="paragraph" w:styleId="ListParagraph">
    <w:name w:val="List Paragraph"/>
    <w:basedOn w:val="Normal"/>
    <w:uiPriority w:val="34"/>
    <w:qFormat/>
    <w:rsid w:val="00926953"/>
    <w:pPr>
      <w:ind w:left="720"/>
      <w:contextualSpacing/>
    </w:pPr>
  </w:style>
  <w:style w:type="character" w:customStyle="1" w:styleId="Heading2Char">
    <w:name w:val="Heading 2 Char"/>
    <w:basedOn w:val="DefaultParagraphFont"/>
    <w:link w:val="Heading2"/>
    <w:uiPriority w:val="9"/>
    <w:rsid w:val="008076D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076D8"/>
    <w:rPr>
      <w:rFonts w:asciiTheme="majorHAnsi" w:eastAsiaTheme="majorEastAsia" w:hAnsiTheme="majorHAnsi" w:cstheme="majorBidi"/>
      <w:b/>
      <w:bCs/>
      <w:color w:val="4F81BD" w:themeColor="accent1"/>
    </w:rPr>
  </w:style>
  <w:style w:type="paragraph" w:styleId="TOC2">
    <w:name w:val="toc 2"/>
    <w:basedOn w:val="Normal"/>
    <w:next w:val="Normal"/>
    <w:autoRedefine/>
    <w:uiPriority w:val="39"/>
    <w:unhideWhenUsed/>
    <w:rsid w:val="00714241"/>
    <w:pPr>
      <w:spacing w:after="100"/>
      <w:ind w:left="220"/>
    </w:pPr>
  </w:style>
  <w:style w:type="paragraph" w:styleId="TOC3">
    <w:name w:val="toc 3"/>
    <w:basedOn w:val="Normal"/>
    <w:next w:val="Normal"/>
    <w:autoRedefine/>
    <w:uiPriority w:val="39"/>
    <w:unhideWhenUsed/>
    <w:rsid w:val="00714241"/>
    <w:pPr>
      <w:spacing w:after="100"/>
      <w:ind w:left="440"/>
    </w:pPr>
  </w:style>
  <w:style w:type="paragraph" w:styleId="Header">
    <w:name w:val="header"/>
    <w:basedOn w:val="Normal"/>
    <w:link w:val="HeaderChar"/>
    <w:uiPriority w:val="99"/>
    <w:unhideWhenUsed/>
    <w:rsid w:val="007142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4241"/>
  </w:style>
  <w:style w:type="paragraph" w:styleId="Footer">
    <w:name w:val="footer"/>
    <w:basedOn w:val="Normal"/>
    <w:link w:val="FooterChar"/>
    <w:uiPriority w:val="99"/>
    <w:unhideWhenUsed/>
    <w:rsid w:val="007142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4241"/>
  </w:style>
  <w:style w:type="paragraph" w:styleId="Caption">
    <w:name w:val="caption"/>
    <w:basedOn w:val="Normal"/>
    <w:next w:val="Normal"/>
    <w:uiPriority w:val="35"/>
    <w:unhideWhenUsed/>
    <w:qFormat/>
    <w:rsid w:val="00076022"/>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016DD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news.stanford.edu/news/2015/july/brain-control-prosthesis-073115.htm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hyperlink" Target="http://english.nankai.edu.cn/"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jpg"/><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image" Target="media/image5.jp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1307"/>
    <w:rsid w:val="000A0996"/>
    <w:rsid w:val="003D2CF8"/>
    <w:rsid w:val="004A1307"/>
    <w:rsid w:val="008D4FCE"/>
    <w:rsid w:val="00FF3E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312D90E68DD47528CE4971905223008">
    <w:name w:val="5312D90E68DD47528CE4971905223008"/>
    <w:rsid w:val="004A1307"/>
  </w:style>
  <w:style w:type="paragraph" w:customStyle="1" w:styleId="BD6E3668AE6D437B880E69CF740DB67A">
    <w:name w:val="BD6E3668AE6D437B880E69CF740DB67A"/>
    <w:rsid w:val="004A1307"/>
  </w:style>
  <w:style w:type="paragraph" w:customStyle="1" w:styleId="6F7BCCA644EA4EC18C877CED2334B35D">
    <w:name w:val="6F7BCCA644EA4EC18C877CED2334B35D"/>
    <w:rsid w:val="004A1307"/>
  </w:style>
  <w:style w:type="paragraph" w:customStyle="1" w:styleId="494F0863CFBD4FE4896A9B7EF4350930">
    <w:name w:val="494F0863CFBD4FE4896A9B7EF4350930"/>
    <w:rsid w:val="004A1307"/>
  </w:style>
  <w:style w:type="paragraph" w:customStyle="1" w:styleId="8EAA363217AB4F019A44D7BDA5083A3A">
    <w:name w:val="8EAA363217AB4F019A44D7BDA5083A3A"/>
    <w:rsid w:val="004A1307"/>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312D90E68DD47528CE4971905223008">
    <w:name w:val="5312D90E68DD47528CE4971905223008"/>
    <w:rsid w:val="004A1307"/>
  </w:style>
  <w:style w:type="paragraph" w:customStyle="1" w:styleId="BD6E3668AE6D437B880E69CF740DB67A">
    <w:name w:val="BD6E3668AE6D437B880E69CF740DB67A"/>
    <w:rsid w:val="004A1307"/>
  </w:style>
  <w:style w:type="paragraph" w:customStyle="1" w:styleId="6F7BCCA644EA4EC18C877CED2334B35D">
    <w:name w:val="6F7BCCA644EA4EC18C877CED2334B35D"/>
    <w:rsid w:val="004A1307"/>
  </w:style>
  <w:style w:type="paragraph" w:customStyle="1" w:styleId="494F0863CFBD4FE4896A9B7EF4350930">
    <w:name w:val="494F0863CFBD4FE4896A9B7EF4350930"/>
    <w:rsid w:val="004A1307"/>
  </w:style>
  <w:style w:type="paragraph" w:customStyle="1" w:styleId="8EAA363217AB4F019A44D7BDA5083A3A">
    <w:name w:val="8EAA363217AB4F019A44D7BDA5083A3A"/>
    <w:rsid w:val="004A130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18D034A2-C38F-4A39-ADDF-B117BA702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1</TotalTime>
  <Pages>11</Pages>
  <Words>9808</Words>
  <Characters>55906</Characters>
  <Application>Microsoft Office Word</Application>
  <DocSecurity>0</DocSecurity>
  <Lines>465</Lines>
  <Paragraphs>13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5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2</cp:revision>
  <dcterms:created xsi:type="dcterms:W3CDTF">2017-12-26T06:38:00Z</dcterms:created>
  <dcterms:modified xsi:type="dcterms:W3CDTF">2017-12-29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e59cbc-3b56-3fb1-98f7-38b9c19b7136</vt:lpwstr>
  </property>
  <property fmtid="{D5CDD505-2E9C-101B-9397-08002B2CF9AE}" pid="24" name="Mendeley Citation Style_1">
    <vt:lpwstr>http://www.zotero.org/styles/harvard1</vt:lpwstr>
  </property>
</Properties>
</file>